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3A1F5F" w:rsidP="00426301">
      <w:pPr>
        <w:pStyle w:val="Heading1"/>
        <w:spacing w:before="0"/>
      </w:pPr>
      <w:r>
        <w:t>Connections</w:t>
      </w:r>
      <w:r w:rsidR="00046BFF">
        <w:t xml:space="preserve"> between f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DC3B2C">
        <w:t xml:space="preserve"> 5,</w:t>
      </w:r>
      <w:r w:rsidR="003A1F5F">
        <w:t>852</w:t>
      </w:r>
      <w:r w:rsidR="00DC3B2C">
        <w:t xml:space="preserve"> (including citations)</w:t>
      </w:r>
    </w:p>
    <w:p w:rsidR="00426301" w:rsidRDefault="00426301" w:rsidP="00426301"/>
    <w:p w:rsidR="00426301" w:rsidRDefault="00426301" w:rsidP="00426301">
      <w:r>
        <w:t xml:space="preserve">Running title: </w:t>
      </w:r>
      <w:r w:rsidR="003A1F5F">
        <w:t>Connections</w:t>
      </w:r>
      <w:r>
        <w:t xml:space="preserve"> between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w:t>
      </w:r>
      <w:proofErr w:type="spellStart"/>
      <w:r w:rsidR="00893C86">
        <w:t>humic</w:t>
      </w:r>
      <w:proofErr w:type="spellEnd"/>
      <w:r>
        <w:t xml:space="preserve"> Trout Bog</w:t>
      </w:r>
      <w:r w:rsidR="00C14ABA">
        <w:t xml:space="preserve"> t</w:t>
      </w:r>
      <w:r w:rsidR="00893C86">
        <w:t xml:space="preserve">o identify how </w:t>
      </w:r>
      <w:r w:rsidR="00B5094B">
        <w:t xml:space="preserve">carbon and </w:t>
      </w:r>
      <w:r w:rsidR="00893C86">
        <w:t xml:space="preserve">nutrient cycles are </w:t>
      </w:r>
      <w:r w:rsidR="00C14ABA">
        <w:t>connected</w:t>
      </w:r>
      <w:r w:rsidR="00893C86">
        <w:t xml:space="preserve"> in freshwater</w:t>
      </w:r>
      <w:r w:rsidR="00C14ABA">
        <w:t>.</w:t>
      </w:r>
      <w:r w:rsidR="00893C86">
        <w:t xml:space="preserve"> </w:t>
      </w:r>
      <w:r>
        <w:t xml:space="preserve"> </w:t>
      </w:r>
      <w:r w:rsidR="00C14ABA">
        <w:t xml:space="preserve">We found that </w:t>
      </w:r>
      <w:proofErr w:type="spellStart"/>
      <w:r w:rsidR="00C14ABA">
        <w:t>p</w:t>
      </w:r>
      <w:r>
        <w:t>hototrophy</w:t>
      </w:r>
      <w:proofErr w:type="spellEnd"/>
      <w:r>
        <w:t>, carbon fixation, and nitrogen fixation</w:t>
      </w:r>
      <w:r w:rsidR="003F0487">
        <w:t xml:space="preserve"> pathways</w:t>
      </w:r>
      <w:r>
        <w:t xml:space="preserve"> </w:t>
      </w:r>
      <w:r w:rsidR="00A33EF6">
        <w:t>co-occurred</w:t>
      </w:r>
      <w:r>
        <w:t xml:space="preserve"> in </w:t>
      </w:r>
      <w:r w:rsidR="00A15AC4" w:rsidRPr="002E05D5">
        <w:rPr>
          <w:i/>
        </w:rPr>
        <w:t>Cyanobacteria</w:t>
      </w:r>
      <w:r w:rsidR="00A15AC4">
        <w:t xml:space="preserve"> </w:t>
      </w:r>
      <w:r w:rsidR="00C14ABA">
        <w:t>MAGs</w:t>
      </w:r>
      <w:r>
        <w:t xml:space="preserve"> in Lake Mendota and in </w:t>
      </w:r>
      <w:proofErr w:type="spellStart"/>
      <w:r w:rsidRPr="002E05D5">
        <w:rPr>
          <w:i/>
        </w:rPr>
        <w:t>Chlorobiales</w:t>
      </w:r>
      <w:proofErr w:type="spellEnd"/>
      <w:r w:rsidR="00C14ABA">
        <w:t xml:space="preserve"> MAGs</w:t>
      </w:r>
      <w:r>
        <w:t xml:space="preserve"> in Trout Bog. </w:t>
      </w:r>
      <w:r w:rsidRPr="002E05D5">
        <w:rPr>
          <w:i/>
        </w:rPr>
        <w:t>Cyanobacteria</w:t>
      </w:r>
      <w:r>
        <w:t xml:space="preserve">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w:t>
      </w:r>
      <w:r w:rsidR="002E05D5">
        <w:t xml:space="preserve">carbon and </w:t>
      </w:r>
      <w:r>
        <w:t>nutrient cycling.</w:t>
      </w:r>
    </w:p>
    <w:p w:rsidR="008853A5" w:rsidRDefault="00046BFF" w:rsidP="00DC3B2C">
      <w:pPr>
        <w:pStyle w:val="Heading1"/>
        <w:spacing w:before="0"/>
      </w:pPr>
      <w:r>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w:t>
      </w:r>
      <w:r w:rsidR="00A15AC4">
        <w:t xml:space="preserve">carbon and </w:t>
      </w:r>
      <w:r w:rsidR="005555E0">
        <w:t>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w:t>
      </w:r>
      <w:r w:rsidR="00A15AC4">
        <w:t>biogeochemical</w:t>
      </w:r>
      <w:r>
        <w:t xml:space="preserve"> cycling is performed by freshwater microbes. </w:t>
      </w:r>
      <w:r w:rsidR="00A15AC4">
        <w:t xml:space="preserve">We have learned much </w:t>
      </w:r>
      <w:r w:rsidR="00A15AC4">
        <w:lastRenderedPageBreak/>
        <w:t>about freshwater microbes through</w:t>
      </w:r>
      <w:r>
        <w:t xml:space="preserve"> previous research </w:t>
      </w:r>
      <w:r w:rsidR="004B181C">
        <w:t xml:space="preserve">that </w:t>
      </w:r>
      <w:r>
        <w:t xml:space="preserve">has revealed high levels of diversity and change over time in freshwater microbial communities </w:t>
      </w:r>
      <w:r w:rsidR="00F433E3">
        <w:fldChar w:fldCharType="begin" w:fldLock="1"/>
      </w:r>
      <w:r w:rsidR="00B32BF2">
        <w: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instrText>
      </w:r>
      <w:r w:rsidR="00F433E3">
        <w:fldChar w:fldCharType="separate"/>
      </w:r>
      <w:r w:rsidR="00F91AC0" w:rsidRPr="00F91AC0">
        <w:rPr>
          <w:noProof/>
        </w:rPr>
        <w:t>(Allgaier &amp; Grossart, 2006)</w:t>
      </w:r>
      <w:r w:rsidR="00F433E3">
        <w:fldChar w:fldCharType="end"/>
      </w:r>
      <w:r w:rsidR="00F433E3">
        <w:t>,</w:t>
      </w:r>
      <w:r w:rsidR="00B47A76">
        <w:t xml:space="preserve"> the geographic distribution of freshwater taxa </w:t>
      </w:r>
      <w:r w:rsidR="00B47A76">
        <w:fldChar w:fldCharType="begin" w:fldLock="1"/>
      </w:r>
      <w:r w:rsidR="00B47A76">
        <w: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instrText>
      </w:r>
      <w:r w:rsidR="00B47A76">
        <w:fldChar w:fldCharType="separate"/>
      </w:r>
      <w:r w:rsidR="00B47A76" w:rsidRPr="00B47A76">
        <w:rPr>
          <w:noProof/>
        </w:rPr>
        <w:t>(Šimek et al., 2010)</w:t>
      </w:r>
      <w:r w:rsidR="00B47A76">
        <w:fldChar w:fldCharType="end"/>
      </w:r>
      <w:r w:rsidR="00B47A76">
        <w:t xml:space="preserve">, </w:t>
      </w:r>
      <w:r w:rsidR="00F433E3">
        <w:t xml:space="preserve"> </w:t>
      </w:r>
      <w:r>
        <w:t xml:space="preserve">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w:t>
      </w:r>
      <w:r w:rsidR="00F433E3">
        <w:t xml:space="preserve"> and substrate use capabilities in specific phylogenetic groups </w:t>
      </w:r>
      <w:r w:rsidR="00F433E3">
        <w:fldChar w:fldCharType="begin" w:fldLock="1"/>
      </w:r>
      <w:r w:rsidR="00F433E3">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instrText>
      </w:r>
      <w:r w:rsidR="00F433E3">
        <w:fldChar w:fldCharType="separate"/>
      </w:r>
      <w:r w:rsidR="00F433E3" w:rsidRPr="00F433E3">
        <w:rPr>
          <w:noProof/>
        </w:rPr>
        <w:t>(Salcher, Posch &amp; Pernthaler, 2013)</w:t>
      </w:r>
      <w:r w:rsidR="00F433E3">
        <w:fldChar w:fldCharType="end"/>
      </w:r>
      <w:r w:rsidR="00F433E3">
        <w:t>.</w:t>
      </w:r>
      <w:r>
        <w:t xml:space="preserve"> </w:t>
      </w:r>
      <w:r w:rsidR="00F433E3">
        <w:t xml:space="preserve">However, </w:t>
      </w:r>
      <w:r>
        <w:t>organism</w:t>
      </w:r>
      <w:r w:rsidR="005555E0">
        <w:t>-</w:t>
      </w:r>
      <w:r>
        <w:t xml:space="preserve">level information about microbial metabolism is currently not </w:t>
      </w:r>
      <w:r w:rsidR="004B181C">
        <w:t xml:space="preserve">well </w:t>
      </w:r>
      <w:r>
        <w:t>incorporate</w:t>
      </w:r>
      <w:r w:rsidR="004B181C">
        <w:t>d</w:t>
      </w:r>
      <w:r>
        <w:t xml:space="preserve"> into </w:t>
      </w:r>
      <w:r w:rsidR="00613B0C">
        <w:t xml:space="preserve">conceptual </w:t>
      </w:r>
      <w:r>
        <w:t>models of freshwater</w:t>
      </w:r>
      <w:r w:rsidR="004B181C">
        <w:t xml:space="preserve"> carbon and</w:t>
      </w:r>
      <w:r>
        <w:t xml:space="preserve"> nutrient cycling.  </w:t>
      </w:r>
    </w:p>
    <w:p w:rsidR="003F0487" w:rsidRDefault="003F0487" w:rsidP="003F0487">
      <w:pPr>
        <w:ind w:firstLine="720"/>
      </w:pPr>
      <w:r>
        <w:t xml:space="preserve">Although aquatic microbes </w:t>
      </w:r>
      <w:r w:rsidR="00613B0C">
        <w:t>are often classified</w:t>
      </w:r>
      <w:r w:rsidR="00702D24">
        <w:t xml:space="preserve"> either</w:t>
      </w:r>
      <w:r>
        <w:t xml:space="preserve"> exclusiv</w:t>
      </w:r>
      <w:r w:rsidR="00702D24">
        <w:t>e</w:t>
      </w:r>
      <w:r>
        <w:t xml:space="preserve">ly </w:t>
      </w:r>
      <w:r w:rsidR="00613B0C">
        <w:t xml:space="preserve">as </w:t>
      </w:r>
      <w:r>
        <w:t>decomposers or phytoplankton, their role</w:t>
      </w:r>
      <w:r w:rsidR="00702D24">
        <w:t>s</w:t>
      </w:r>
      <w:r>
        <w:t xml:space="preserve"> and relative importance in the food chain </w:t>
      </w:r>
      <w:r w:rsidR="00702D24">
        <w:t>are</w:t>
      </w:r>
      <w:r w:rsidR="00613B0C">
        <w:t xml:space="preserve"> now recognized as distinct and complex</w:t>
      </w:r>
      <w:r>
        <w:t xml:space="preserve">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xml:space="preserve">. Dissolved organic carbon (DOC) is produced at every trophic level, but this carbon is often not in a form directly available </w:t>
      </w:r>
      <w:r w:rsidR="00702D24">
        <w:t>for consumption</w:t>
      </w:r>
      <w:r>
        <w:t xml:space="preserve"> by secondary or tertiary trophic levels. Instead, microbes are responsible for processing this </w:t>
      </w:r>
      <w:r w:rsidR="00702D24">
        <w:t xml:space="preserve">complex, recalcitrant </w:t>
      </w:r>
      <w:r>
        <w:t xml:space="preserve">DOC, producing </w:t>
      </w:r>
      <w:r w:rsidR="00702D24">
        <w:t xml:space="preserve">more labile </w:t>
      </w:r>
      <w:r>
        <w:t>biomass</w:t>
      </w:r>
      <w:r w:rsidR="00702D24">
        <w:t xml:space="preserve"> that is</w:t>
      </w:r>
      <w:r>
        <w:t xml:space="preserve"> </w:t>
      </w:r>
      <w:r w:rsidR="00702D24">
        <w:t>subsequently</w:t>
      </w:r>
      <w:r>
        <w:t xml:space="preserve"> consumed. This process of maintaining DOC within the food web is known as the “microbial loop”</w:t>
      </w:r>
      <w:r w:rsidR="00613B0C">
        <w:t xml:space="preserve"> </w:t>
      </w:r>
      <w:r w:rsidR="00613B0C">
        <w:fldChar w:fldCharType="begin" w:fldLock="1"/>
      </w:r>
      <w:r w:rsidR="00613B0C">
        <w: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instrText>
      </w:r>
      <w:r w:rsidR="00613B0C">
        <w:fldChar w:fldCharType="separate"/>
      </w:r>
      <w:r w:rsidR="00613B0C" w:rsidRPr="00613B0C">
        <w:rPr>
          <w:noProof/>
        </w:rPr>
        <w:t>(Azam et al., 1983)</w:t>
      </w:r>
      <w:r w:rsidR="00613B0C">
        <w:fldChar w:fldCharType="end"/>
      </w:r>
      <w:r w:rsidR="00613B0C">
        <w:t>, although a</w:t>
      </w:r>
      <w:r>
        <w:t xml:space="preserve">quatic microbes </w:t>
      </w:r>
      <w:r w:rsidR="00613B0C">
        <w:t>respire much of the DOC to CO</w:t>
      </w:r>
      <w:r w:rsidR="00613B0C" w:rsidRPr="00613B0C">
        <w:rPr>
          <w:vertAlign w:val="subscript"/>
        </w:rPr>
        <w:t>2</w:t>
      </w:r>
      <w:r>
        <w:t xml:space="preserve">. In some systems, microbial respiration is thought to exceed primary production, resulting in the release of excess of </w:t>
      </w:r>
      <w:r w:rsidR="00613B0C">
        <w:t>CO</w:t>
      </w:r>
      <w:r w:rsidR="00613B0C" w:rsidRPr="00613B0C">
        <w:rPr>
          <w:vertAlign w:val="subscript"/>
        </w:rPr>
        <w:t>2</w:t>
      </w:r>
      <w:r w:rsidR="00613B0C">
        <w:rPr>
          <w:vertAlign w:val="subscript"/>
        </w:rPr>
        <w:t xml:space="preserve"> </w:t>
      </w:r>
      <w:r>
        <w:t xml:space="preserve">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nitrogen and sulfur</w:t>
      </w:r>
      <w:r w:rsidR="00613B0C">
        <w:t xml:space="preserve"> sources</w:t>
      </w:r>
      <w:r w:rsidR="00702D24">
        <w:t>,</w:t>
      </w:r>
      <w:r>
        <w:t xml:space="preserve"> or </w:t>
      </w:r>
      <w:r w:rsidR="00702D24">
        <w:t xml:space="preserve">they can </w:t>
      </w:r>
      <w:r>
        <w:t>provide energy to chemo</w:t>
      </w:r>
      <w:r w:rsidR="00613B0C">
        <w:t>litho</w:t>
      </w:r>
      <w:r>
        <w:t xml:space="preserve">trophs that </w:t>
      </w:r>
      <w:r w:rsidR="00702D24">
        <w:t>are in turn consumed</w:t>
      </w:r>
      <w:r>
        <w:t xml:space="preserve"> by other trophic levels.  Microbial conversions of inorganic compounds are often just as crucial to freshwater </w:t>
      </w:r>
      <w:r w:rsidR="004B181C">
        <w:t>biogeochemistry</w:t>
      </w:r>
      <w:r>
        <w:t xml:space="preserve"> as the degradation of </w:t>
      </w:r>
      <w:r w:rsidR="00702D24">
        <w:t>DOC</w:t>
      </w:r>
      <w:r>
        <w:t>.</w:t>
      </w:r>
      <w:r>
        <w:tab/>
      </w:r>
    </w:p>
    <w:p w:rsidR="008853A5" w:rsidRDefault="00046BFF" w:rsidP="00DC3B2C">
      <w:r>
        <w:tab/>
        <w:t xml:space="preserve">Previously, we used time series metagenomics to assemble nearly 200 </w:t>
      </w:r>
      <w:r w:rsidR="00613B0C">
        <w:t>metagenome-assembled genomes</w:t>
      </w:r>
      <w:r>
        <w:t xml:space="preserve"> </w:t>
      </w:r>
      <w:r w:rsidR="00702D24">
        <w:t>(</w:t>
      </w:r>
      <w:r>
        <w:t>MAGs</w:t>
      </w:r>
      <w:r w:rsidR="00702D24">
        <w:t>)</w:t>
      </w:r>
      <w:r>
        <w:t xml:space="preserve"> from </w:t>
      </w:r>
      <w:r w:rsidR="00613B0C">
        <w:t xml:space="preserve">two temperate lakes: </w:t>
      </w:r>
      <w:r>
        <w:t xml:space="preserve">Lake Mendota, a highly productive eutrophic lake, and Trout Bog, a </w:t>
      </w:r>
      <w:proofErr w:type="spellStart"/>
      <w:r>
        <w:t>humic</w:t>
      </w:r>
      <w:proofErr w:type="spellEnd"/>
      <w:r>
        <w:t xml:space="preserve"> bog lake</w:t>
      </w:r>
      <w:r w:rsidR="003F0487">
        <w:t xml:space="preserve"> </w:t>
      </w:r>
      <w:r w:rsidR="003F0487">
        <w:fldChar w:fldCharType="begin" w:fldLock="1"/>
      </w:r>
      <w:r w:rsidR="00C14ABA">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3F0487">
        <w:fldChar w:fldCharType="separate"/>
      </w:r>
      <w:r w:rsidR="00C14ABA" w:rsidRPr="00C14ABA">
        <w:rPr>
          <w:noProof/>
        </w:rPr>
        <w:t>(Bendall et al., 2016)</w:t>
      </w:r>
      <w:r w:rsidR="003F0487">
        <w:fldChar w:fldCharType="end"/>
      </w:r>
      <w:r>
        <w:t xml:space="preserve">. </w:t>
      </w:r>
      <w:r w:rsidR="00622EC1">
        <w:t>T</w:t>
      </w:r>
      <w:r>
        <w:t>h</w:t>
      </w:r>
      <w:r w:rsidR="00C14ABA">
        <w:t>ese MAGs were</w:t>
      </w:r>
      <w:r>
        <w:t xml:space="preserve"> used to </w:t>
      </w:r>
      <w:r>
        <w:lastRenderedPageBreak/>
        <w:t>study genome</w:t>
      </w:r>
      <w:r w:rsidR="00613B0C">
        <w:t>-wide diversity</w:t>
      </w:r>
      <w:r>
        <w:t xml:space="preserv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w:t>
      </w:r>
      <w:r w:rsidRPr="002E05D5">
        <w:rPr>
          <w:i/>
        </w:rPr>
        <w:t>Actinobacteria</w:t>
      </w:r>
      <w:r>
        <w:t xml:space="preserve"> </w:t>
      </w:r>
      <w:proofErr w:type="spellStart"/>
      <w:r>
        <w:t>acI</w:t>
      </w:r>
      <w:proofErr w:type="spellEnd"/>
      <w:r>
        <w:t xml:space="preserve">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w:t>
      </w:r>
      <w:r>
        <w:t xml:space="preserve">and to propose functions for freshwater </w:t>
      </w:r>
      <w:proofErr w:type="spellStart"/>
      <w:r w:rsidRPr="002E05D5">
        <w:rPr>
          <w:i/>
        </w:rP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w:t>
      </w:r>
      <w:r w:rsidR="00C14ABA">
        <w:t xml:space="preserve">In addition to this body of knowledge based on the MAG dataset, previous time series analyses of 16S rRNA gene amplicon datasets from both lakes provide an understanding of taxon dynamics over time </w:t>
      </w:r>
      <w:r w:rsidR="00C14ABA">
        <w:fldChar w:fldCharType="begin" w:fldLock="1"/>
      </w:r>
      <w:r w:rsidR="00C14ABA">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C14ABA">
        <w:fldChar w:fldCharType="separate"/>
      </w:r>
      <w:r w:rsidR="00C14ABA" w:rsidRPr="00C14ABA">
        <w:rPr>
          <w:noProof/>
        </w:rPr>
        <w:t>(Hall et al., 2017; Linz et al., 2017)</w:t>
      </w:r>
      <w:r w:rsidR="00C14ABA">
        <w:fldChar w:fldCharType="end"/>
      </w:r>
      <w:r w:rsidR="00C14ABA">
        <w:t xml:space="preserve">. </w:t>
      </w:r>
      <w:r>
        <w:t xml:space="preserve">Lake Mendota and Trout Bog </w:t>
      </w:r>
      <w:r w:rsidR="00C14ABA">
        <w:t>are ideal sites</w:t>
      </w:r>
      <w:r>
        <w:t xml:space="preserve"> for </w:t>
      </w:r>
      <w:r w:rsidR="00C14ABA">
        <w:t xml:space="preserve">comparative </w:t>
      </w:r>
      <w:r>
        <w:t xml:space="preserve">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w:t>
      </w:r>
      <w:r w:rsidR="00622EC1">
        <w:t xml:space="preserve"> </w:t>
      </w:r>
      <w:r>
        <w:t>and their contrasting limnological attributes (Table 1</w:t>
      </w:r>
      <w:r w:rsidR="00832F7B">
        <w:t>, Table S1</w:t>
      </w:r>
      <w:r>
        <w:t>).</w:t>
      </w:r>
      <w:r w:rsidR="00702D24">
        <w:t xml:space="preserve"> Here, we build on this previous work by identifying contrasting patterns of </w:t>
      </w:r>
      <w:r w:rsidR="004B181C">
        <w:t xml:space="preserve">carbon and </w:t>
      </w:r>
      <w:r w:rsidR="00702D24">
        <w:t>nutrient cycling between the lakes based on analyses of functional marker genes and MAGs.</w:t>
      </w:r>
    </w:p>
    <w:p w:rsidR="008853A5" w:rsidRDefault="00046BFF" w:rsidP="00DC3B2C">
      <w:r>
        <w:tab/>
      </w:r>
      <w:r w:rsidR="00702D24">
        <w:t>G</w:t>
      </w:r>
      <w:r>
        <w:t xml:space="preserve">ene-centric methods </w:t>
      </w:r>
      <w:r w:rsidR="00613B0C">
        <w:t>are one method that can</w:t>
      </w:r>
      <w:r w:rsidR="005555E0">
        <w:t xml:space="preserve"> </w:t>
      </w:r>
      <w:r w:rsidR="00702D24">
        <w:t>identify community functions, while analysis of population genomes using MAGs can identify coupled</w:t>
      </w:r>
      <w:r>
        <w:t xml:space="preserve"> metabolic processes taking place within the boundary of a cell. In this research, </w:t>
      </w:r>
      <w:r w:rsidR="00770B63">
        <w:t xml:space="preserve">we </w:t>
      </w:r>
      <w:r>
        <w:t>use functional marker genes and MAGs from two freshwater lakes</w:t>
      </w:r>
      <w:r w:rsidR="00180B02">
        <w:t xml:space="preserve"> with contrasting chemistry</w:t>
      </w:r>
      <w:r>
        <w:t xml:space="preserve"> to </w:t>
      </w:r>
      <w:r w:rsidR="00613B0C">
        <w:t>yield</w:t>
      </w:r>
      <w:r>
        <w:t xml:space="preserve"> insights about microbial metabolism in freshwater </w:t>
      </w:r>
      <w:r w:rsidR="005555E0">
        <w:t>ecosystems</w:t>
      </w:r>
      <w:r>
        <w:t>.</w:t>
      </w:r>
      <w:r w:rsidR="00613B0C">
        <w:t xml:space="preserve"> We identified genes and pathways purportedly involved in primary production, DOC mineralization, and nitrogen and sulfur cycling. </w:t>
      </w:r>
      <w:r w:rsidR="00180B02">
        <w:t>S</w:t>
      </w:r>
      <w:r w:rsidR="00613B0C">
        <w:t>ome types of metabolism</w:t>
      </w:r>
      <w:r w:rsidR="004B181C">
        <w:t>s</w:t>
      </w:r>
      <w:r w:rsidR="00613B0C">
        <w:t xml:space="preserve"> were found in both </w:t>
      </w:r>
      <w:r w:rsidR="00180B02">
        <w:t>sites despite their different chemistry profiles</w:t>
      </w:r>
      <w:r w:rsidR="00613B0C">
        <w: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t>
      </w:r>
    </w:p>
    <w:p w:rsidR="008853A5" w:rsidRDefault="00046BFF" w:rsidP="00DC3B2C">
      <w:pPr>
        <w:pStyle w:val="Heading1"/>
      </w:pPr>
      <w:r>
        <w:lastRenderedPageBreak/>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he sampling depths were most often 0-2 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p>
    <w:p w:rsidR="00C50BFC" w:rsidRPr="00C50BFC" w:rsidRDefault="00C50BFC" w:rsidP="00DC3B2C">
      <w:pPr>
        <w:rPr>
          <w:b/>
        </w:rPr>
      </w:pPr>
      <w:r>
        <w:rPr>
          <w:b/>
        </w:rPr>
        <w:t>Sequencing</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ere sequenced for Lake Mendota, while 47 metagenomes were sequenced for each layer in Trout Bog.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w:t>
      </w:r>
      <w:r w:rsidR="00DB387B">
        <w:t>d</w:t>
      </w:r>
      <w:r w:rsidR="00613B0C">
        <w:t xml:space="preserve"> read lengths of 150-</w:t>
      </w:r>
      <w:r w:rsidR="00613B0C">
        <w:lastRenderedPageBreak/>
        <w:t>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is data is available under </w:t>
      </w:r>
      <w:r w:rsidR="002E05D5">
        <w:t xml:space="preserve">DOE JGI </w:t>
      </w:r>
      <w:r w:rsidR="00CC48A4">
        <w:t>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4B181C">
        <w:t xml:space="preserve"> targeting</w:t>
      </w:r>
      <w:r w:rsidR="00A87224">
        <w:t xml:space="preserve">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4B181C">
        <w:t>,</w:t>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Lake 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r w:rsidR="00D66DE0">
        <w:t>Unclustered</w:t>
      </w:r>
      <w:proofErr w:type="spellEnd"/>
      <w:r w:rsidR="00D66DE0">
        <w:t xml:space="preserve"> unique sequences were assigned taxonomy using </w:t>
      </w:r>
      <w:proofErr w:type="spellStart"/>
      <w:r w:rsidR="00D66DE0">
        <w:t>TaxAss</w:t>
      </w:r>
      <w:proofErr w:type="spellEnd"/>
      <w:r w:rsidR="00D66DE0">
        <w:t xml:space="preserve"> </w:t>
      </w:r>
      <w:r w:rsidR="00D66DE0">
        <w:fldChar w:fldCharType="begin" w:fldLock="1"/>
      </w:r>
      <w:r w:rsidR="00D66DE0">
        <w: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instrText>
      </w:r>
      <w:r w:rsidR="00D66DE0">
        <w:fldChar w:fldCharType="separate"/>
      </w:r>
      <w:r w:rsidR="00D66DE0" w:rsidRPr="00D66DE0">
        <w:rPr>
          <w:noProof/>
        </w:rPr>
        <w:t>(Rohwer et al., 2017)</w:t>
      </w:r>
      <w:r w:rsidR="00D66DE0">
        <w:fldChar w:fldCharType="end"/>
      </w:r>
      <w:r w:rsidR="00D66DE0">
        <w:t xml:space="preserve"> to leverage the </w:t>
      </w:r>
      <w:proofErr w:type="spellStart"/>
      <w:r w:rsidR="00D66DE0">
        <w:t>FreshTrain</w:t>
      </w:r>
      <w:proofErr w:type="spellEnd"/>
      <w:r w:rsidR="00D66DE0">
        <w:t xml:space="preserve"> (version FreshTrain25Jan2018Greengenes13_5) </w:t>
      </w:r>
      <w:r w:rsidR="00D66DE0">
        <w:fldChar w:fldCharType="begin" w:fldLock="1"/>
      </w:r>
      <w:r w:rsidR="00D66DE0">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instrText>
      </w:r>
      <w:r w:rsidR="00D66DE0">
        <w:fldChar w:fldCharType="separate"/>
      </w:r>
      <w:r w:rsidR="00D66DE0" w:rsidRPr="00D66DE0">
        <w:rPr>
          <w:noProof/>
        </w:rPr>
        <w:t>(Newton et al., 2011)</w:t>
      </w:r>
      <w:r w:rsidR="00D66DE0">
        <w:fldChar w:fldCharType="end"/>
      </w:r>
      <w:r w:rsidR="00D66DE0">
        <w:t xml:space="preserve"> and </w:t>
      </w:r>
      <w:proofErr w:type="spellStart"/>
      <w:r w:rsidR="00D66DE0">
        <w:t>Greengenes</w:t>
      </w:r>
      <w:proofErr w:type="spellEnd"/>
      <w:r w:rsidR="00D66DE0">
        <w:t xml:space="preserve"> (version 13_5) </w:t>
      </w:r>
      <w:r w:rsidR="00D66DE0">
        <w:fldChar w:fldCharType="begin" w:fldLock="1"/>
      </w:r>
      <w:r w:rsidR="00D66DE0">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instrText>
      </w:r>
      <w:r w:rsidR="00D66DE0">
        <w:fldChar w:fldCharType="separate"/>
      </w:r>
      <w:r w:rsidR="00D66DE0" w:rsidRPr="00D66DE0">
        <w:rPr>
          <w:noProof/>
        </w:rPr>
        <w:t>(DeSantis et al., 2006)</w:t>
      </w:r>
      <w:r w:rsidR="00D66DE0">
        <w:fldChar w:fldCharType="end"/>
      </w:r>
      <w:r w:rsidR="00D66DE0">
        <w:t xml:space="preserve">.  </w:t>
      </w:r>
    </w:p>
    <w:p w:rsidR="00C50BFC" w:rsidRPr="00C50BFC" w:rsidRDefault="00C50BFC" w:rsidP="00C50BFC">
      <w:pPr>
        <w:rPr>
          <w:b/>
        </w:rPr>
      </w:pPr>
      <w:r>
        <w:rPr>
          <w:b/>
        </w:rPr>
        <w:t xml:space="preserve">Assembly and </w:t>
      </w:r>
      <w:r w:rsidR="00933DA9">
        <w:rPr>
          <w:b/>
        </w:rPr>
        <w:t>B</w:t>
      </w:r>
      <w:r>
        <w:rPr>
          <w:b/>
        </w:rPr>
        <w:t>inning</w:t>
      </w:r>
    </w:p>
    <w:p w:rsidR="008853A5" w:rsidRDefault="00046BFF" w:rsidP="00DC3B2C">
      <w:pPr>
        <w:ind w:firstLine="720"/>
      </w:pPr>
      <w:r>
        <w:t>To recover MAG</w:t>
      </w:r>
      <w:r w:rsidR="00180B02">
        <w:t>s</w:t>
      </w:r>
      <w:r>
        <w:t>,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SOAPdenovo</w:t>
      </w:r>
      <w:r w:rsidR="001D1459">
        <w:t>2</w:t>
      </w:r>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rsidR="00C60627">
        <w:t>,</w:t>
      </w:r>
      <w:r>
        <w:t xml:space="preserve"> and</w:t>
      </w:r>
      <w:r w:rsidR="00D81AA1">
        <w:t xml:space="preserve"> the resulting contigs 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t xml:space="preserve">Contigs from the combined assemblies were binned using </w:t>
      </w:r>
      <w:proofErr w:type="spellStart"/>
      <w:r>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rsidR="00C60627">
        <w:t>,</w:t>
      </w:r>
      <w:r>
        <w:t xml:space="preserve"> and reads </w:t>
      </w:r>
      <w:r w:rsidR="00180B02">
        <w:t xml:space="preserve">from </w:t>
      </w:r>
      <w:proofErr w:type="spellStart"/>
      <w:r w:rsidR="00180B02">
        <w:t>unpooled</w:t>
      </w:r>
      <w:proofErr w:type="spellEnd"/>
      <w:r w:rsidR="00180B02">
        <w:t xml:space="preserve"> metagenomes </w:t>
      </w:r>
      <w:r>
        <w:t>were mapped to the assembled contigs using the Burrows-Wheeler Aligner</w:t>
      </w:r>
      <w:r w:rsidR="001D1459">
        <w:t xml:space="preserve"> (≥ 95% </w:t>
      </w:r>
      <w:r w:rsidR="001D1459">
        <w:lastRenderedPageBreak/>
        <w:t>sequence identity, n = 0.05)</w:t>
      </w:r>
      <w:r>
        <w:t xml:space="preserve">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w:t>
      </w:r>
      <w:r w:rsidR="00443746">
        <w:t>which allowed</w:t>
      </w:r>
      <w:r>
        <w:t xml:space="preserve"> time-series resolved binning</w:t>
      </w:r>
      <w:r w:rsidR="00180B02">
        <w:t xml:space="preserve"> (Table S2)</w:t>
      </w:r>
      <w:r>
        <w:t>. DOE JGI’s Integrated Microbial Genome (IMG) database tool</w:t>
      </w:r>
      <w:r w:rsidR="00180B02">
        <w:t xml:space="preserve"> (https://img.jgi.doe.gov/mer/)</w:t>
      </w:r>
      <w:r>
        <w:t xml:space="preserve">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prediction</w:t>
      </w:r>
      <w:r w:rsidR="00180B02">
        <w:t xml:space="preserve"> and annotation</w:t>
      </w:r>
      <w:r>
        <w:t xml:space="preserve">. </w:t>
      </w:r>
      <w:r w:rsidR="001D2345">
        <w:t xml:space="preserve">Annotated MAGs can be retrieved directly from the IMG database and JGI’s Genome Portal using the IMG Genome ID provided (also known as IMG Taxon ID). </w:t>
      </w:r>
      <w:r>
        <w:t>MAG completeness</w:t>
      </w:r>
      <w:r w:rsidR="00B32BF2">
        <w:t xml:space="preserve"> and contamination/redundancy</w:t>
      </w:r>
      <w:r>
        <w:t xml:space="preserve">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2)</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xml:space="preserve"> with a cutoff of 30</w:t>
      </w:r>
      <w:r w:rsidR="00C60627">
        <w:t>%</w:t>
      </w:r>
      <w:r w:rsidR="00443746">
        <w:t xml:space="preserve"> identity</w:t>
      </w:r>
      <w:r>
        <w:t xml:space="preserve">. Significant differences in gene frequency between sites were </w:t>
      </w:r>
      <w:r w:rsidR="00443746">
        <w:t>identified</w:t>
      </w:r>
      <w:r>
        <w:t xml:space="preserve"> using </w:t>
      </w:r>
      <w:proofErr w:type="spellStart"/>
      <w:r>
        <w:t>LEfSE</w:t>
      </w:r>
      <w:proofErr w:type="spellEnd"/>
      <w:r>
        <w:t xml:space="preserve"> </w:t>
      </w:r>
      <w:r>
        <w:fldChar w:fldCharType="begin" w:fldLock="1"/>
      </w:r>
      <w:r>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fldChar w:fldCharType="separate"/>
      </w:r>
      <w:r w:rsidRPr="00D05772">
        <w:rPr>
          <w:noProof/>
        </w:rPr>
        <w:t>(Segata et al., 2012)</w:t>
      </w:r>
      <w:r>
        <w:fldChar w:fldCharType="end"/>
      </w:r>
      <w:r>
        <w:t>. 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tab/>
        <w:t xml:space="preserve">Only MAGs </w:t>
      </w:r>
      <w:r w:rsidR="00443746">
        <w:t xml:space="preserve">that were </w:t>
      </w:r>
      <w:r w:rsidRPr="002C4D58">
        <w:t xml:space="preserve">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 medium</w:t>
      </w:r>
      <w:r w:rsidR="00443746">
        <w:t xml:space="preserve"> or high</w:t>
      </w:r>
      <w:r w:rsidR="005F1EC7" w:rsidRPr="002C4D58">
        <w:t xml:space="preserve"> quality MAG)</w:t>
      </w:r>
      <w:r w:rsidRPr="002C4D58">
        <w:t xml:space="preserve"> were included in this study</w:t>
      </w:r>
      <w:r w:rsidR="001D2345">
        <w:t xml:space="preserve"> </w:t>
      </w:r>
      <w:r w:rsidR="001D2345">
        <w:fldChar w:fldCharType="begin" w:fldLock="1"/>
      </w:r>
      <w:r w:rsidR="001D2345">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1D2345">
        <w:fldChar w:fldCharType="separate"/>
      </w:r>
      <w:r w:rsidR="001D2345" w:rsidRPr="001D2345">
        <w:rPr>
          <w:noProof/>
        </w:rPr>
        <w:t>(Bowers et al., 2017)</w:t>
      </w:r>
      <w:r w:rsidR="001D2345">
        <w:fldChar w:fldCharType="end"/>
      </w:r>
      <w:r w:rsidRPr="002C4D58">
        <w:t xml:space="preserve">. </w:t>
      </w:r>
      <w:r w:rsidR="00443746">
        <w:t xml:space="preserve">Taxonomy was assigned to MAGs using </w:t>
      </w:r>
      <w:proofErr w:type="spellStart"/>
      <w:r w:rsidR="00443746">
        <w:t>Phylosift</w:t>
      </w:r>
      <w:proofErr w:type="spellEnd"/>
      <w:r w:rsidR="00443746">
        <w:t xml:space="preserve"> </w:t>
      </w:r>
      <w:r w:rsidR="00443746">
        <w:fldChar w:fldCharType="begin" w:fldLock="1"/>
      </w:r>
      <w:r w:rsidR="00443746">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443746">
        <w:fldChar w:fldCharType="separate"/>
      </w:r>
      <w:r w:rsidR="00443746" w:rsidRPr="00443746">
        <w:rPr>
          <w:noProof/>
        </w:rPr>
        <w:t>(Darling et al., 2014)</w:t>
      </w:r>
      <w:r w:rsidR="00443746">
        <w:fldChar w:fldCharType="end"/>
      </w:r>
      <w:r w:rsidR="00443746">
        <w:t xml:space="preserve">. </w:t>
      </w:r>
      <w:r w:rsidRPr="002C4D58">
        <w:lastRenderedPageBreak/>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s was aggregated by lake and phylum in order to link potential functions identified in the metagenomes to taxonomic groups that may perform those functions in each lake.</w:t>
      </w:r>
      <w:r w:rsidRPr="002C4D58">
        <w:t xml:space="preserve"> Glycoside hydrolases were 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lastRenderedPageBreak/>
        <w:t>Results/Discussion</w:t>
      </w:r>
    </w:p>
    <w:p w:rsidR="008853A5" w:rsidRDefault="00B32BF2" w:rsidP="00DC3B2C">
      <w:pPr>
        <w:pStyle w:val="Heading2"/>
      </w:pPr>
      <w:bookmarkStart w:id="0" w:name="_wkxuqpnkgwuw" w:colFirst="0" w:colLast="0"/>
      <w:bookmarkEnd w:id="0"/>
      <w:r>
        <w:t xml:space="preserve">Community </w:t>
      </w:r>
      <w:r w:rsidR="00046BFF">
        <w:t>Functional Marker Gene Analysis</w:t>
      </w:r>
    </w:p>
    <w:p w:rsidR="008853A5" w:rsidRDefault="00046BFF" w:rsidP="00443746">
      <w:r>
        <w:tab/>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w:t>
      </w:r>
      <w:r w:rsidR="00DB387B">
        <w:t>this</w:t>
      </w:r>
      <w:r>
        <w:t xml:space="preserve"> comparison </w:t>
      </w:r>
      <w:r w:rsidR="001D2345">
        <w:t>illogical</w:t>
      </w:r>
      <w:r>
        <w:t>. Many genes differed significantly by site, indicating contrasting gene content between lakes and layers (</w:t>
      </w:r>
      <w:r w:rsidR="009E6A17">
        <w:t>Data S3</w:t>
      </w:r>
      <w:r>
        <w:t xml:space="preserve">). To further infer differences in microbial metabolism,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r>
        <w:t>How Representative are the MAGs?</w:t>
      </w:r>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w:t>
      </w:r>
      <w:r w:rsidR="00B32BF2">
        <w:lastRenderedPageBreak/>
        <w:t xml:space="preserve">combined </w:t>
      </w:r>
      <w:r w:rsidR="00046BFF">
        <w:t>time series</w:t>
      </w:r>
      <w:r w:rsidR="00B32BF2">
        <w:t xml:space="preserve"> metagenomes</w:t>
      </w:r>
      <w:r w:rsidR="00046BFF">
        <w:t xml:space="preserve"> in Trout Bog and Lake Mendota</w:t>
      </w:r>
      <w:r w:rsidR="008C29DF">
        <w:t>: 99 from Lake Mendota, 31 from Trout Bog’s epilimnion, and 63 from Trout Bog’s hypolimnion</w:t>
      </w:r>
      <w:r w:rsidR="00326033">
        <w:t xml:space="preserve"> (Data S4</w:t>
      </w:r>
      <w:r w:rsidR="005F572D">
        <w:t>)</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w:t>
      </w:r>
      <w:r w:rsidR="00C60627">
        <w:t xml:space="preserve">DOE </w:t>
      </w:r>
      <w:r w:rsidR="00046BFF">
        <w:t>JGI’s ANI calculator</w:t>
      </w:r>
      <w:r w:rsidR="005F572D">
        <w:t xml:space="preserve"> (Data S6)</w:t>
      </w:r>
      <w:r w:rsidR="00046BFF">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p>
    <w:p w:rsidR="00D81AA1" w:rsidRPr="00D81AA1" w:rsidRDefault="00D81AA1" w:rsidP="00D81AA1">
      <w:pPr>
        <w:ind w:firstLine="720"/>
      </w:pPr>
      <w:r>
        <w:t xml:space="preserve">The phylum-level assignments of our MAGs largely </w:t>
      </w:r>
      <w:r w:rsidR="008C29DF">
        <w:t>matched</w:t>
      </w:r>
      <w:r>
        <w:t xml:space="preserve"> the classifications of 16S rRNA gene amplicon sequencing results</w:t>
      </w:r>
      <w:r w:rsidR="00B32BF2">
        <w:t xml:space="preserve"> averaged across the time series</w:t>
      </w:r>
      <w:r>
        <w:t xml:space="preserve">, </w:t>
      </w:r>
      <w:r w:rsidR="008C29DF">
        <w:t>consistent with a higher likelihood of recovering MAGs from the most</w:t>
      </w:r>
      <w:r>
        <w:t xml:space="preserve"> abundant populations in the community (Figure </w:t>
      </w:r>
      <w:r w:rsidR="00326033">
        <w:t>S</w:t>
      </w:r>
      <w:r>
        <w:t xml:space="preserve">2, </w:t>
      </w:r>
      <w:r w:rsidR="00326033">
        <w:t>Data S5</w:t>
      </w:r>
      <w:r>
        <w:t xml:space="preserve">). </w:t>
      </w:r>
      <w:r w:rsidR="008C29DF">
        <w:t>However, s</w:t>
      </w:r>
      <w:r>
        <w:t xml:space="preserve">ome </w:t>
      </w:r>
      <w:r w:rsidR="00CC5549">
        <w:t>taxa</w:t>
      </w:r>
      <w:r w:rsidR="008C29DF">
        <w:t>, including</w:t>
      </w:r>
      <w:r>
        <w:t xml:space="preserve"> </w:t>
      </w:r>
      <w:proofErr w:type="spellStart"/>
      <w:r w:rsidRPr="00C60627">
        <w:rPr>
          <w:i/>
        </w:rPr>
        <w:t>Tenericutes</w:t>
      </w:r>
      <w:proofErr w:type="spellEnd"/>
      <w:r w:rsidRPr="00C60627">
        <w:rPr>
          <w:i/>
        </w:rPr>
        <w:t xml:space="preserve">, </w:t>
      </w:r>
      <w:proofErr w:type="spellStart"/>
      <w:r w:rsidRPr="00C60627">
        <w:rPr>
          <w:i/>
        </w:rPr>
        <w:t>Ignavibacteria</w:t>
      </w:r>
      <w:proofErr w:type="spellEnd"/>
      <w:r w:rsidRPr="00C60627">
        <w:rPr>
          <w:i/>
        </w:rPr>
        <w:t xml:space="preserve">, </w:t>
      </w:r>
      <w:proofErr w:type="spellStart"/>
      <w:r w:rsidR="00CC5549" w:rsidRPr="00C60627">
        <w:rPr>
          <w:i/>
        </w:rPr>
        <w:t>Epsilonproteobacteria</w:t>
      </w:r>
      <w:proofErr w:type="spellEnd"/>
      <w:r w:rsidR="00CC5549">
        <w:t xml:space="preserve">, </w:t>
      </w:r>
      <w:r>
        <w:t xml:space="preserve">and </w:t>
      </w:r>
      <w:proofErr w:type="spellStart"/>
      <w:r w:rsidRPr="00C60627">
        <w:rPr>
          <w:i/>
        </w:rPr>
        <w:t>Chlamydiae</w:t>
      </w:r>
      <w:proofErr w:type="spellEnd"/>
      <w:r w:rsidR="008C29DF">
        <w:t>,</w:t>
      </w:r>
      <w:r>
        <w:t xml:space="preserve"> were represented by MAGs but</w:t>
      </w:r>
      <w:r w:rsidR="008C29DF">
        <w:t xml:space="preserve"> not identified in the 16S gene amplicon datasets</w:t>
      </w:r>
      <w:r>
        <w:t xml:space="preserve">. </w:t>
      </w:r>
      <w:proofErr w:type="spellStart"/>
      <w:r w:rsidRPr="00C60627">
        <w:rPr>
          <w:i/>
        </w:rPr>
        <w:t>Chlorobi</w:t>
      </w:r>
      <w:proofErr w:type="spellEnd"/>
      <w:r>
        <w:t xml:space="preserve"> </w:t>
      </w:r>
      <w:r w:rsidR="008C29DF">
        <w:t>was</w:t>
      </w:r>
      <w:r>
        <w:t xml:space="preserve"> overrepresented by MAG coverage compared to 16S rRNA gene counts, while </w:t>
      </w:r>
      <w:r w:rsidRPr="00C60627">
        <w:rPr>
          <w:i/>
        </w:rPr>
        <w:t>Proteobacteri</w:t>
      </w:r>
      <w:r w:rsidR="008C29DF" w:rsidRPr="00C60627">
        <w:rPr>
          <w:i/>
        </w:rPr>
        <w:t>a</w:t>
      </w:r>
      <w:r w:rsidR="008C29DF">
        <w:t xml:space="preserve"> was overrepresented by</w:t>
      </w:r>
      <w:r>
        <w:t xml:space="preserve"> 16S</w:t>
      </w:r>
      <w:r w:rsidR="008C29DF">
        <w:t xml:space="preserve"> rRNA gene counts</w:t>
      </w:r>
      <w:r>
        <w:t xml:space="preserve"> </w:t>
      </w:r>
      <w:r w:rsidR="008C29DF">
        <w:t>compared to</w:t>
      </w:r>
      <w:r>
        <w:t xml:space="preserve">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w:t>
      </w:r>
      <w:r w:rsidR="00B32BF2">
        <w:t xml:space="preserve">difference in </w:t>
      </w:r>
      <w:r w:rsidR="00B32BF2" w:rsidRPr="00B32BF2">
        <w:rPr>
          <w:i/>
        </w:rPr>
        <w:t>rRNA</w:t>
      </w:r>
      <w:r w:rsidR="00B32BF2">
        <w:t xml:space="preserve"> copy number, </w:t>
      </w:r>
      <w:r>
        <w:t>or assembly bias in</w:t>
      </w:r>
      <w:r w:rsidR="001D2345">
        <w:t xml:space="preserve"> MAG</w:t>
      </w:r>
      <w:r>
        <w:t xml:space="preserve"> recovery. The observed </w:t>
      </w:r>
      <w:r w:rsidR="008C29DF">
        <w:t>taxonomic</w:t>
      </w:r>
      <w:r>
        <w:t xml:space="preserve"> compositions are consistent with other 16S-based studies </w:t>
      </w:r>
      <w:r w:rsidR="008C29DF">
        <w:t>from these lakes</w:t>
      </w:r>
      <w:r>
        <w:t xml:space="preserve">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 xml:space="preserve">(Hall et al., 2017; Linz </w:t>
      </w:r>
      <w:r w:rsidRPr="005F572D">
        <w:rPr>
          <w:noProof/>
        </w:rPr>
        <w:lastRenderedPageBreak/>
        <w:t>et al., 2017)</w:t>
      </w:r>
      <w:r>
        <w:fldChar w:fldCharType="end"/>
      </w:r>
      <w:r>
        <w:t xml:space="preserve">. </w:t>
      </w:r>
      <w:r w:rsidR="008C29DF">
        <w:t>The d</w:t>
      </w:r>
      <w:r>
        <w:t>etecti</w:t>
      </w:r>
      <w:r w:rsidR="008C29DF">
        <w:t>on of</w:t>
      </w:r>
      <w:r>
        <w:t xml:space="preserve"> similar phyla using both methods suggest</w:t>
      </w:r>
      <w:r w:rsidR="00CC5549">
        <w:t>s</w:t>
      </w:r>
      <w:r>
        <w:t xml:space="preserve"> that our MAG</w:t>
      </w:r>
      <w:r w:rsidR="008C29DF">
        <w:t xml:space="preserve">s </w:t>
      </w:r>
      <w:r>
        <w:t>are</w:t>
      </w:r>
      <w:r w:rsidR="001D2345">
        <w:t xml:space="preserve"> </w:t>
      </w:r>
      <w:r>
        <w:t>representative of the</w:t>
      </w:r>
      <w:r w:rsidR="001D2345">
        <w:t xml:space="preserve"> resident microbial</w:t>
      </w:r>
      <w:r>
        <w:t xml:space="preserve"> communities. </w:t>
      </w:r>
    </w:p>
    <w:p w:rsidR="008853A5" w:rsidRDefault="00046BFF" w:rsidP="00DC3B2C">
      <w:pPr>
        <w:pStyle w:val="Heading2"/>
      </w:pPr>
      <w:bookmarkStart w:id="1" w:name="_se2pvlkacpgg" w:colFirst="0" w:colLast="0"/>
      <w:bookmarkEnd w:id="1"/>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r w:rsidR="00933DA9">
        <w:t xml:space="preserve">To see if there were differences in nitrogen cycling between different lake environments, we analyzed </w:t>
      </w:r>
      <w:r>
        <w:t>nitrogen-related marker genes</w:t>
      </w:r>
      <w:r w:rsidR="00933DA9">
        <w:t xml:space="preserve"> and the MAGs containing nitrogen cycling pathways. We 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933DA9" w:rsidP="00933DA9">
      <w:pPr>
        <w:ind w:firstLine="720"/>
      </w:pPr>
      <w:r>
        <w:t>To identify differences in nitrogen fixation between sites, we analyzed marker g</w:t>
      </w:r>
      <w:r w:rsidR="00046BFF">
        <w:t>enes encoding nitrogenase subunits</w:t>
      </w:r>
      <w:r>
        <w:t>. Genes encoding for nitrogenase</w:t>
      </w:r>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r>
        <w:t>T</w:t>
      </w:r>
      <w:r w:rsidR="00046BFF">
        <w:t xml:space="preserve">he nitrogenase enzyme is inhibited by oxygen, </w:t>
      </w:r>
      <w:r>
        <w:t xml:space="preserve">which could explain the higher abundance of </w:t>
      </w:r>
      <w:r w:rsidR="00046BFF">
        <w:t>nitrogen</w:t>
      </w:r>
      <w:r>
        <w:t>ase</w:t>
      </w:r>
      <w:r w:rsidR="00C60627">
        <w:t xml:space="preserve"> in Trout Bog’s</w:t>
      </w:r>
      <w:r>
        <w:t xml:space="preserve"> </w:t>
      </w:r>
      <w:r w:rsidR="00046BFF">
        <w:t xml:space="preserve">anoxic </w:t>
      </w:r>
      <w:r>
        <w:t>hypolimnion</w:t>
      </w:r>
      <w:r w:rsidR="00046BFF">
        <w:t xml:space="preserve">. </w:t>
      </w:r>
      <w:r>
        <w:t xml:space="preserve">We further analyzed MAGs </w:t>
      </w:r>
      <w:r w:rsidR="00C60627">
        <w:t xml:space="preserve">predicted to fix nitrogen </w:t>
      </w:r>
      <w:r>
        <w:t>and found</w:t>
      </w:r>
      <w:r w:rsidR="00046BFF">
        <w:t xml:space="preserve"> differences in the taxonomy of putative diazotrophs between the two ecosystems (</w:t>
      </w:r>
      <w:r w:rsidR="00251DEA">
        <w:t>Figure 2</w:t>
      </w:r>
      <w:r w:rsidR="005F572D">
        <w:t xml:space="preserve">,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8F3E06">
        <w:t xml:space="preserve">The increased diversity of diazotrophs in Trout </w:t>
      </w:r>
      <w:r w:rsidR="008F3E06">
        <w:lastRenderedPageBreak/>
        <w:t>Bog compared to Lake Mendota suggests that nitrogen fixation genes may be horizontally transferred with populations in Trout Bog.</w:t>
      </w:r>
    </w:p>
    <w:p w:rsidR="008853A5" w:rsidRDefault="00142B1E" w:rsidP="00DC3B2C">
      <w:pPr>
        <w:ind w:firstLine="720"/>
      </w:pPr>
      <w:r>
        <w:t>To identify differences in denitrification, we analyzed m</w:t>
      </w:r>
      <w:r w:rsidR="00046BFF">
        <w:t>arker genes for denitrification</w:t>
      </w:r>
      <w:r>
        <w:t>, including reductases for nitrous oxide, nitric oxide, nitrite, and nitrate</w:t>
      </w:r>
      <w:r w:rsidR="00297B75">
        <w:t xml:space="preserve">. These denitrification genes had a similar trend </w:t>
      </w:r>
      <w:r w:rsidR="00046BFF">
        <w:t xml:space="preserve">as </w:t>
      </w:r>
      <w:r w:rsidR="00297B75">
        <w:t>the nitrogen fixation genes</w:t>
      </w:r>
      <w:r w:rsidR="00046BFF">
        <w:t>; they were observed most frequently in</w:t>
      </w:r>
      <w:r w:rsidR="00B32BF2">
        <w:t xml:space="preserve"> metagenomes from</w:t>
      </w:r>
      <w:r w:rsidR="00046BFF">
        <w:t xml:space="preserve"> the Trout Bog hypolimnion, </w:t>
      </w:r>
      <w:r w:rsidR="00297B75">
        <w:t>with the exception of</w:t>
      </w:r>
      <w:r w:rsidR="00046BFF">
        <w:t xml:space="preserve"> nitrous oxide reductase, which was most </w:t>
      </w:r>
      <w:r w:rsidR="00B32BF2">
        <w:t>frequently found</w:t>
      </w:r>
      <w:r w:rsidR="00046BFF">
        <w:t xml:space="preserve"> in Lake Mendota. </w:t>
      </w:r>
      <w:r w:rsidR="00297B75">
        <w:t>This trend could stem from denitrification also requiring a reductive, low oxygen environment. Urease, another nitrogen cycling marker gene, was not found significantly more often in any site. We further analyzed p</w:t>
      </w:r>
      <w:r w:rsidR="00046BFF">
        <w:t>utative denitrification pathways</w:t>
      </w:r>
      <w:r w:rsidR="00297B75">
        <w:t xml:space="preserve"> in our MAGs and found that they</w:t>
      </w:r>
      <w:r w:rsidR="00046BFF">
        <w:t xml:space="preserve"> were </w:t>
      </w:r>
      <w:r w:rsidR="00297B75">
        <w:t>observed at similar frequencies in p</w:t>
      </w:r>
      <w:r w:rsidR="00251DEA">
        <w:t>opulation genomes from all envir</w:t>
      </w:r>
      <w:r w:rsidR="00297B75">
        <w:t>onments</w:t>
      </w:r>
      <w:r w:rsidR="00046BFF">
        <w:t xml:space="preserve"> (Fig</w:t>
      </w:r>
      <w:r w:rsidR="005F572D">
        <w:t>ure</w:t>
      </w:r>
      <w:r w:rsidR="00251DEA">
        <w:t xml:space="preserve"> 2</w:t>
      </w:r>
      <w:r w:rsidR="00046BFF">
        <w:t xml:space="preserve">). </w:t>
      </w:r>
      <w:r w:rsidR="00297B75">
        <w:t xml:space="preserve">Urea </w:t>
      </w:r>
      <w:r w:rsidR="00046BFF">
        <w:t>degradation pathways were</w:t>
      </w:r>
      <w:r w:rsidR="00297B75">
        <w:t xml:space="preserve"> also</w:t>
      </w:r>
      <w:r w:rsidR="00046BFF">
        <w:t xml:space="preserve"> predicted in MAGs from both lakes</w:t>
      </w:r>
      <w:r w:rsidR="00297B75">
        <w:t>, which</w:t>
      </w:r>
      <w:r w:rsidR="00046BFF">
        <w:t xml:space="preserve"> is consistent with research showing that urea is a common nitrogen source for bacteria in multiple freshwater </w:t>
      </w:r>
      <w:r w:rsidR="00297B75">
        <w:t>environments</w:t>
      </w:r>
      <w:r w:rsidR="00873AF2">
        <w:t xml:space="preserve"> </w:t>
      </w:r>
      <w:r w:rsidR="00873AF2">
        <w:fldChar w:fldCharType="begin" w:fldLock="1"/>
      </w:r>
      <w:r w:rsidR="00B844B8">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instrText>
      </w:r>
      <w:r w:rsidR="00873AF2">
        <w:fldChar w:fldCharType="separate"/>
      </w:r>
      <w:r w:rsidR="00B844B8" w:rsidRPr="00B844B8">
        <w:rPr>
          <w:noProof/>
        </w:rPr>
        <w:t>(Remsen, Carpenter &amp; Schroeder, 1972; Jorgenson et al., 1998; Berman &amp; Bronk, 2003)</w:t>
      </w:r>
      <w:r w:rsidR="00873AF2">
        <w:fldChar w:fldCharType="end"/>
      </w:r>
      <w:r w:rsidR="00046BFF">
        <w:t xml:space="preserve">. </w:t>
      </w:r>
    </w:p>
    <w:p w:rsidR="008853A5" w:rsidRDefault="00297B75" w:rsidP="00DC3B2C">
      <w:pPr>
        <w:ind w:firstLine="720"/>
      </w:pPr>
      <w:r>
        <w:t>To explore the importance of polyamines in the freshwater nitrogen cycle, we analyzed g</w:t>
      </w:r>
      <w:r w:rsidR="00046BFF">
        <w:t>enes encoding the biosynthesis and degradation of polyamines such as spermidine and putrescine</w:t>
      </w:r>
      <w:r w:rsidR="00F9672B">
        <w:t>. We predicted that 94% of MAGs could synthesize polyamines, and 87% could degrade polyamines. These genes</w:t>
      </w:r>
      <w:r w:rsidR="00046BFF">
        <w:t xml:space="preserve"> were prevalent in many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w:t>
      </w:r>
      <w:r w:rsidR="00046BFF">
        <w:lastRenderedPageBreak/>
        <w:t xml:space="preserve">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F9672B" w:rsidP="00DC3B2C">
      <w:pPr>
        <w:ind w:firstLine="720"/>
      </w:pPr>
      <w:r>
        <w:t xml:space="preserve">To identify </w:t>
      </w:r>
      <w:r w:rsidR="00762C09">
        <w:t>signatures of</w:t>
      </w:r>
      <w:r>
        <w:t xml:space="preserve"> nitrogen limitation</w:t>
      </w:r>
      <w:r w:rsidR="00762C09">
        <w:t xml:space="preserve"> at the genomic level</w:t>
      </w:r>
      <w:r>
        <w:t>, we analyzed biases in amino acid use</w:t>
      </w:r>
      <w:r w:rsidR="00762C09">
        <w:t xml:space="preserve"> in our MAGs </w:t>
      </w:r>
      <w:r w:rsidR="00326033">
        <w:t>(Data S4</w:t>
      </w:r>
      <w:r w:rsidR="00873AF2">
        <w:t xml:space="preserve">) </w:t>
      </w:r>
      <w:r w:rsidR="00873AF2">
        <w:fldChar w:fldCharType="begin" w:fldLock="1"/>
      </w:r>
      <w:r w:rsidR="00762C09">
        <w: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roperties" : {  }, "schema" : "https://github.com/citation-style-language/schema/raw/master/csl-citation.json" }</w:instrText>
      </w:r>
      <w:r w:rsidR="00873AF2">
        <w:fldChar w:fldCharType="separate"/>
      </w:r>
      <w:r w:rsidR="00762C09" w:rsidRPr="00762C09">
        <w:rPr>
          <w:noProof/>
        </w:rPr>
        <w:t>(Acquisti, Kumar &amp; Elser, 2009; Bragg &amp; Wagner, 2009)</w:t>
      </w:r>
      <w:r w:rsidR="00873AF2">
        <w:fldChar w:fldCharType="end"/>
      </w:r>
      <w:r w:rsidR="00046BFF">
        <w:t xml:space="preserve">. </w:t>
      </w:r>
      <w:r w:rsidR="00762C09">
        <w:t xml:space="preserve">For this analysis, genomes from the Trout Bog layers were considered together due to the previously mentioned overlap in recovered genomes. </w:t>
      </w:r>
      <w:r w:rsidR="00046BFF">
        <w:t xml:space="preserve">We observed </w:t>
      </w:r>
      <w:r w:rsidR="00C60627">
        <w:t xml:space="preserve">that </w:t>
      </w:r>
      <w:r w:rsidR="00762C09">
        <w:t>on average,</w:t>
      </w:r>
      <w:r w:rsidR="00046BFF">
        <w:t xml:space="preserve"> MAGs from Trout Bog </w:t>
      </w:r>
      <w:r w:rsidR="00762C09">
        <w:t>encoded</w:t>
      </w:r>
      <w:r w:rsidR="00046BFF">
        <w:t xml:space="preserve"> amino acids with </w:t>
      </w:r>
      <w:r w:rsidR="00873AF2" w:rsidRPr="00873AF2">
        <w:t>1% less</w:t>
      </w:r>
      <w:r w:rsidR="00046BFF">
        <w:t xml:space="preserve"> nitrogen </w:t>
      </w:r>
      <w:r w:rsidR="00762C09">
        <w:t>than</w:t>
      </w:r>
      <w:r w:rsidR="00046BFF">
        <w:t xml:space="preserve"> MAGs from Lake Mendota</w:t>
      </w:r>
      <w:r w:rsidR="00873AF2">
        <w:t>. Although this difference is small, it was significant</w:t>
      </w:r>
      <w:r w:rsidR="00046BFF">
        <w:t xml:space="preserve"> using a Wilcoxon rank sum test (p = 0.02).  </w:t>
      </w:r>
      <w:r w:rsidR="00564BB8">
        <w:t>Th</w:t>
      </w:r>
      <w:r w:rsidR="00762C09">
        <w:t>e observed</w:t>
      </w:r>
      <w:r w:rsidR="00046BFF">
        <w:t xml:space="preserve"> amino acid bias suggests that conditions </w:t>
      </w:r>
      <w:r w:rsidR="00992786">
        <w:t xml:space="preserve">in Trout Bog </w:t>
      </w:r>
      <w:r w:rsidR="00046BFF">
        <w:t>may lead to stronger selection for nitrogen</w:t>
      </w:r>
      <w:r w:rsidR="00B844B8">
        <w:t xml:space="preserve"> </w:t>
      </w:r>
      <w:r w:rsidR="00046BFF">
        <w:t xml:space="preserve">poor proteins </w:t>
      </w:r>
      <w:r w:rsidR="00992786">
        <w:t>than</w:t>
      </w:r>
      <w:r w:rsidR="00046BFF">
        <w:t xml:space="preserve"> in Lake Mendota</w:t>
      </w:r>
      <w:r w:rsidR="00564BB8">
        <w:t>.</w:t>
      </w:r>
      <w:r w:rsidR="00046BFF">
        <w:t xml:space="preserve"> Differences in the compositions of the nitrogen pools in these lakes may also contribute to the observed differences in </w:t>
      </w:r>
      <w:r w:rsidR="00873AF2">
        <w:t xml:space="preserve">the </w:t>
      </w:r>
      <w:r w:rsidR="00046BFF">
        <w:t>distributions of nitrogen cycling marker genes.</w:t>
      </w:r>
      <w:r w:rsidR="008F3E06">
        <w:t xml:space="preserve"> Lake Mendota receives large </w:t>
      </w:r>
      <w:r w:rsidR="00B844B8">
        <w:t>amounts</w:t>
      </w:r>
      <w:r w:rsidR="008F3E06">
        <w:t xml:space="preserve"> of nitrate</w:t>
      </w:r>
      <w:r w:rsidR="00992786">
        <w:t xml:space="preserve"> runoff</w:t>
      </w:r>
      <w:r w:rsidR="008F3E06">
        <w:t xml:space="preserve"> from the surrounding agricultur</w:t>
      </w:r>
      <w:r w:rsidR="00992786">
        <w:t>al</w:t>
      </w:r>
      <w:r w:rsidR="008F3E06">
        <w:t xml:space="preserve"> landscape, while Trout Bog receives nitrogen in more complex forms</w:t>
      </w:r>
      <w:r w:rsidR="00B844B8">
        <w:t xml:space="preserve"> (e.g. </w:t>
      </w:r>
      <w:r w:rsidR="00B844B8">
        <w:rPr>
          <w:i/>
        </w:rPr>
        <w:t>Sphagnum-</w:t>
      </w:r>
      <w:r w:rsidR="00B844B8">
        <w:t>derived organic nitrogen)</w:t>
      </w:r>
      <w:r w:rsidR="008F3E06">
        <w:t>, and the microbial community competes for nitrogen with the</w:t>
      </w:r>
      <w:r w:rsidR="00992786">
        <w:t xml:space="preserve"> surrounding</w:t>
      </w:r>
      <w:r w:rsidR="00992786">
        <w:rPr>
          <w:i/>
        </w:rPr>
        <w:t xml:space="preserve"> </w:t>
      </w:r>
      <w:r w:rsidR="00992786">
        <w:t>plant community</w:t>
      </w:r>
      <w:r w:rsidR="008F3E06">
        <w:t>.</w:t>
      </w:r>
    </w:p>
    <w:p w:rsidR="008853A5" w:rsidRDefault="00046BFF" w:rsidP="00DC3B2C">
      <w:pPr>
        <w:pStyle w:val="Heading2"/>
      </w:pPr>
      <w:bookmarkStart w:id="2" w:name="_3syggjfxgu8a" w:colFirst="0" w:colLast="0"/>
      <w:bookmarkEnd w:id="2"/>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w:t>
      </w:r>
      <w:r>
        <w:lastRenderedPageBreak/>
        <w:t>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proofErr w:type="spellStart"/>
      <w:r w:rsidR="00046BFF" w:rsidRPr="0002485C">
        <w:rPr>
          <w:i/>
        </w:rPr>
        <w:t>Epsilon</w:t>
      </w:r>
      <w:r w:rsidR="00564BB8" w:rsidRPr="0002485C">
        <w:rPr>
          <w:i/>
        </w:rPr>
        <w:t>proteo</w:t>
      </w:r>
      <w:r w:rsidR="00046BFF" w:rsidRPr="0002485C">
        <w:rPr>
          <w:i/>
        </w:rPr>
        <w:t>bacteria</w:t>
      </w:r>
      <w:proofErr w:type="spellEnd"/>
      <w:r w:rsidR="00046BFF">
        <w:t xml:space="preserve"> in Trout Bog</w:t>
      </w:r>
      <w:r w:rsidR="0002485C">
        <w:t>’s</w:t>
      </w:r>
      <w:r w:rsidR="00046BFF">
        <w:t xml:space="preserve"> </w:t>
      </w:r>
      <w:r w:rsidR="0002485C">
        <w:t>h</w:t>
      </w:r>
      <w:r w:rsidR="00046BFF">
        <w:t>ypolimnion.</w:t>
      </w:r>
    </w:p>
    <w:p w:rsidR="008853A5" w:rsidRDefault="00046BFF" w:rsidP="00DC3B2C">
      <w:pPr>
        <w:pStyle w:val="Heading2"/>
      </w:pPr>
      <w:proofErr w:type="spellStart"/>
      <w:r>
        <w:t>Phototrophy</w:t>
      </w:r>
      <w:proofErr w:type="spellEnd"/>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epilimnion (Figure 1, Table S3). In contrast, citrate lyase, the marker gene for the reverse TCA cycle, was observed most frequently in Trout Bog’s hypolimnion. </w:t>
      </w:r>
    </w:p>
    <w:p w:rsidR="008853A5" w:rsidRDefault="00046BFF" w:rsidP="00DC3B2C">
      <w:pPr>
        <w:ind w:firstLine="720"/>
      </w:pPr>
      <w:r>
        <w:lastRenderedPageBreak/>
        <w:t xml:space="preserve"> </w:t>
      </w:r>
      <w:r w:rsidR="00280E6F">
        <w:t xml:space="preserve">We next 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proofErr w:type="gramStart"/>
      <w:r w:rsidR="003F0487">
        <w:t>the majority of</w:t>
      </w:r>
      <w:proofErr w:type="gramEnd"/>
      <w:r w:rsidR="003F0487">
        <w:t xml:space="preserve"> MAGs encoding phototrophic pathways were classified as </w:t>
      </w:r>
      <w:r w:rsidR="003F0487" w:rsidRPr="0002485C">
        <w:rPr>
          <w:i/>
        </w:rPr>
        <w:t>Cyanobacteria</w:t>
      </w:r>
      <w:r w:rsidRPr="0002485C">
        <w:rPr>
          <w:i/>
        </w:rPr>
        <w:t>.</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As </w:t>
      </w:r>
      <w:proofErr w:type="spellStart"/>
      <w:r w:rsidR="00280E6F" w:rsidRPr="0002485C">
        <w:rPr>
          <w:i/>
        </w:rPr>
        <w:t>Chlorobium</w:t>
      </w:r>
      <w:proofErr w:type="spellEnd"/>
      <w:r w:rsidR="00280E6F">
        <w:t xml:space="preserve"> is a strictly anaerobic lineage, the presence of citrate lyase in these populations may explain why this gene was observed more frequently in metagenomes from Trout Bog’s hypolimnion</w:t>
      </w:r>
      <w:r>
        <w:t xml:space="preserve">. </w:t>
      </w:r>
      <w:r w:rsidR="00280E6F">
        <w:t xml:space="preserve">These </w:t>
      </w:r>
      <w:r>
        <w:t xml:space="preserve">photoautotrophs </w:t>
      </w:r>
      <w:r w:rsidR="00280E6F">
        <w:t xml:space="preserve">from both lakes </w:t>
      </w:r>
      <w:r>
        <w:t xml:space="preserve">also contained genes potentially encoding nitrogen fixation. The </w:t>
      </w:r>
      <w:r w:rsidR="00280E6F">
        <w:t>co-occurrence of fixation pathways</w:t>
      </w:r>
      <w:r>
        <w:t xml:space="preserve"> in these populations are especially interesting given </w:t>
      </w:r>
      <w:r w:rsidR="00280E6F">
        <w:t>their relatively high abundance</w:t>
      </w:r>
      <w:r>
        <w:t xml:space="preserve"> in their respective lakes.</w:t>
      </w:r>
    </w:p>
    <w:p w:rsidR="008853A5" w:rsidRDefault="00046BFF" w:rsidP="00DC3B2C">
      <w:pPr>
        <w:ind w:firstLine="720"/>
      </w:pPr>
      <w:r>
        <w:t xml:space="preserve">The reductive TCA cycle is the only carbon fixation pathway known to be active in cultured representatives of </w:t>
      </w:r>
      <w:proofErr w:type="spellStart"/>
      <w:r w:rsidRPr="0002485C">
        <w:rPr>
          <w:i/>
        </w:rPr>
        <w:t>Chlorobiales</w:t>
      </w:r>
      <w:proofErr w:type="spellEnd"/>
      <w:r w:rsidRPr="0002485C">
        <w:rPr>
          <w:i/>
        </w:rPr>
        <w:t>,</w:t>
      </w:r>
      <w:r w:rsidR="00280E6F">
        <w:t xml:space="preserve"> but we found </w:t>
      </w:r>
      <w:r w:rsidR="00495B23">
        <w:t>g</w:t>
      </w:r>
      <w:r w:rsidR="00280E6F">
        <w:t xml:space="preserve">enes annotated as the </w:t>
      </w:r>
      <w:proofErr w:type="spellStart"/>
      <w:r w:rsidR="00280E6F">
        <w:t>RuBisCO</w:t>
      </w:r>
      <w:proofErr w:type="spellEnd"/>
      <w:r w:rsidR="00280E6F">
        <w:t xml:space="preserve"> large subunit (</w:t>
      </w:r>
      <w:proofErr w:type="spellStart"/>
      <w:r w:rsidR="00280E6F" w:rsidRPr="00564BB8">
        <w:rPr>
          <w:i/>
        </w:rPr>
        <w:t>rbcL</w:t>
      </w:r>
      <w:proofErr w:type="spellEnd"/>
      <w:r w:rsidR="00280E6F">
        <w:t xml:space="preserve">) were observed in some of the </w:t>
      </w:r>
      <w:proofErr w:type="spellStart"/>
      <w:r w:rsidR="00280E6F" w:rsidRPr="0002485C">
        <w:rPr>
          <w:i/>
        </w:rPr>
        <w:t>Chlorobiales</w:t>
      </w:r>
      <w:proofErr w:type="spellEnd"/>
      <w:r w:rsidR="00280E6F" w:rsidRPr="0002485C">
        <w:rPr>
          <w:i/>
        </w:rPr>
        <w:t xml:space="preserve"> </w:t>
      </w:r>
      <w:r w:rsidR="00280E6F">
        <w:t xml:space="preserve">MAGs. </w:t>
      </w:r>
      <w:r>
        <w:t xml:space="preserve"> </w:t>
      </w:r>
      <w:r w:rsidR="00495B23">
        <w:t xml:space="preserve">Homologs of </w:t>
      </w:r>
      <w:proofErr w:type="spellStart"/>
      <w:r w:rsidR="00495B23">
        <w:rPr>
          <w:i/>
        </w:rPr>
        <w:t>rbcL</w:t>
      </w:r>
      <w:proofErr w:type="spellEnd"/>
      <w:r w:rsidR="00495B23">
        <w:t xml:space="preserve"> have been previously</w:t>
      </w:r>
      <w:r>
        <w:t xml:space="preserve"> </w:t>
      </w:r>
      <w:r w:rsidR="00495B23">
        <w:t>identified</w:t>
      </w:r>
      <w:r>
        <w:t xml:space="preserve"> in isolates of </w:t>
      </w:r>
      <w:proofErr w:type="spellStart"/>
      <w:r>
        <w:rPr>
          <w:i/>
        </w:rPr>
        <w:t>Chlorobium</w:t>
      </w:r>
      <w:proofErr w:type="spellEnd"/>
      <w:r w:rsidR="00495B23">
        <w:rPr>
          <w:i/>
        </w:rPr>
        <w:t xml:space="preserve">, </w:t>
      </w:r>
      <w:r w:rsidR="00495B23">
        <w:t>and</w:t>
      </w:r>
      <w:r>
        <w:rPr>
          <w:i/>
        </w:rPr>
        <w:t xml:space="preserve"> </w:t>
      </w:r>
      <w:r>
        <w:t>w</w:t>
      </w:r>
      <w:r w:rsidR="00495B23">
        <w:t>ere</w:t>
      </w:r>
      <w:r>
        <w:t xml:space="preserve">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rsidRPr="0002485C">
        <w:rPr>
          <w:i/>
        </w:rPr>
        <w:t>Chlorobiales</w:t>
      </w:r>
      <w:proofErr w:type="spellEnd"/>
      <w:r>
        <w:t xml:space="preserve"> MAGs revealed genes putatively related to rhamnose utilization, LPS assembly, and alcohol dehydrogenation, but no other CBB pathway enzymes. Given this information, it seems likely that this </w:t>
      </w:r>
      <w:proofErr w:type="spellStart"/>
      <w:r w:rsidR="00495B23">
        <w:rPr>
          <w:i/>
        </w:rPr>
        <w:t>rbcL</w:t>
      </w:r>
      <w:proofErr w:type="spellEnd"/>
      <w:r w:rsidR="00495B23">
        <w:rPr>
          <w:i/>
        </w:rPr>
        <w:t xml:space="preserve"> </w:t>
      </w:r>
      <w:r w:rsidR="00495B23">
        <w:t xml:space="preserve">homolog </w:t>
      </w:r>
      <w:r>
        <w:t xml:space="preserve">encodes a function other than carbon fixation in the </w:t>
      </w:r>
      <w:proofErr w:type="spellStart"/>
      <w:r w:rsidRPr="0002485C">
        <w:rPr>
          <w:i/>
        </w:rPr>
        <w:t>Chlorobiales</w:t>
      </w:r>
      <w:proofErr w:type="spellEnd"/>
      <w:r w:rsidRPr="0002485C">
        <w:rPr>
          <w:i/>
        </w:rPr>
        <w:t xml:space="preserve"> </w:t>
      </w:r>
      <w:r>
        <w:t xml:space="preserve">MAGs. </w:t>
      </w:r>
    </w:p>
    <w:p w:rsidR="008853A5" w:rsidRDefault="00046BFF" w:rsidP="00DC3B2C">
      <w:pPr>
        <w:ind w:firstLine="720"/>
      </w:pPr>
      <w:r>
        <w:lastRenderedPageBreak/>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t>, most often contained these genes, although they were not broadly shared across the phylum</w:t>
      </w:r>
      <w:r w:rsidR="00251DEA">
        <w:t xml:space="preserve"> (Figure 2</w:t>
      </w:r>
      <w:r w:rsidR="004339D2">
        <w:t>)</w:t>
      </w:r>
      <w:r>
        <w:t xml:space="preserve">. </w:t>
      </w:r>
      <w:r w:rsidR="00251DEA">
        <w:t>As</w:t>
      </w:r>
      <w:r w:rsidR="00495B23">
        <w:t xml:space="preserve"> 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r w:rsidR="00495B23">
        <w:t>Unexpectedly,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aerobic </w:t>
      </w:r>
      <w:r w:rsidR="00C160CB">
        <w:t xml:space="preserve">anoxygenic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Lake Mendota.</w:t>
      </w:r>
    </w:p>
    <w:p w:rsidR="008853A5" w:rsidRDefault="00046BFF" w:rsidP="00DC3B2C">
      <w:pPr>
        <w:pStyle w:val="Heading2"/>
      </w:pPr>
      <w:bookmarkStart w:id="3" w:name="_p43k2jqbpxeg" w:colFirst="0" w:colLast="0"/>
      <w:bookmarkEnd w:id="3"/>
      <w:r>
        <w:t>Complex Carbon Degradation</w:t>
      </w:r>
    </w:p>
    <w:p w:rsidR="008853A5" w:rsidRDefault="00046BFF" w:rsidP="00DC3B2C">
      <w:r>
        <w:tab/>
        <w:t xml:space="preserve">Biopolymers in freshwater can be either autochthonous (produced within the lake, ex. algal polysaccharides) or allochthonous (imported from the surrounding landscape, ex. cellulose). </w:t>
      </w:r>
      <w:r w:rsidR="00495B23">
        <w:t>O</w:t>
      </w:r>
      <w:r>
        <w:t xml:space="preserve">rganic carbon in freshwater is often classified as either autochthonous </w:t>
      </w:r>
      <w:r w:rsidR="00495B23">
        <w:t>or</w:t>
      </w:r>
      <w:r>
        <w:t xml:space="preserve"> allochthonous carbon, </w:t>
      </w:r>
      <w:r w:rsidR="00495B23">
        <w:t xml:space="preserve">but </w:t>
      </w:r>
      <w:r>
        <w:t xml:space="preserve">this distinction </w:t>
      </w:r>
      <w:r w:rsidR="00495B23">
        <w:t>ha</w:t>
      </w:r>
      <w:r>
        <w:t xml:space="preserve">s </w:t>
      </w:r>
      <w:r w:rsidR="00495B23">
        <w:t>little relevance</w:t>
      </w:r>
      <w:r>
        <w:t xml:space="preserve">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w:t>
      </w:r>
      <w:r w:rsidR="00495B23">
        <w:t>also</w:t>
      </w:r>
      <w:r>
        <w:t xml:space="preserve"> produced from decomposition of allochthonous carbon. We therefore found it more </w:t>
      </w:r>
      <w:r>
        <w:lastRenderedPageBreak/>
        <w:t xml:space="preserve">informative to categorize the carbon degradation pathways observed in our dataset by type of metabolism rather than carbon </w:t>
      </w:r>
      <w:r w:rsidR="00B844B8">
        <w:t>origin</w:t>
      </w:r>
      <w:r>
        <w:t>.</w:t>
      </w:r>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Here, w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DC3B2C">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39, p = 4.5x10</w:t>
      </w:r>
      <w:r w:rsidR="00D04A5D" w:rsidRPr="004C3850">
        <w:rPr>
          <w:vertAlign w:val="superscript"/>
        </w:rPr>
        <w:t>-8</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w:t>
      </w:r>
      <w:bookmarkStart w:id="4" w:name="_GoBack"/>
      <w:bookmarkEnd w:id="4"/>
      <w:r w:rsidR="00D04A5D">
        <w:t>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In concordance with </w:t>
      </w:r>
      <w:r>
        <w:lastRenderedPageBreak/>
        <w:t xml:space="preserve">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p>
    <w:p w:rsidR="008853A5" w:rsidRDefault="00D04A5D" w:rsidP="00DC3B2C">
      <w:pPr>
        <w:ind w:firstLine="720"/>
      </w:pPr>
      <w:r>
        <w:t>We identified g</w:t>
      </w:r>
      <w:r w:rsidR="004C3850">
        <w:t>enes encoding for s</w:t>
      </w:r>
      <w:r w:rsidR="00046BFF">
        <w:t xml:space="preserve">everal </w:t>
      </w:r>
      <w:r w:rsidR="000640AD">
        <w:t>GH</w:t>
      </w:r>
      <w:r w:rsidR="00046BFF">
        <w:t xml:space="preserve"> families in MAGs from </w:t>
      </w:r>
      <w:r>
        <w:t>all lake environments</w:t>
      </w:r>
      <w:r w:rsidR="00046BFF">
        <w:t xml:space="preserve">. Starting with the most </w:t>
      </w:r>
      <w:r>
        <w:t>frequently observed in MAGS from all sites</w:t>
      </w:r>
      <w:r w:rsidR="00046BFF">
        <w:t>, these included GH109 (alpha-N-</w:t>
      </w:r>
      <w:proofErr w:type="spellStart"/>
      <w:r w:rsidR="00046BFF">
        <w:t>acetylgalactosaminidase</w:t>
      </w:r>
      <w:proofErr w:type="spellEnd"/>
      <w:r w:rsidR="00046BFF">
        <w:t xml:space="preserve">), GH74 (endoglucanase), and GH23 (soluble lytic </w:t>
      </w:r>
      <w:proofErr w:type="spellStart"/>
      <w:r w:rsidR="00046BFF">
        <w:t>transglycosylase</w:t>
      </w:r>
      <w:proofErr w:type="spellEnd"/>
      <w:r w:rsidR="00046BFF">
        <w:t xml:space="preserve">). </w:t>
      </w:r>
      <w:r w:rsidR="004C3850">
        <w:t xml:space="preserve">However, previous research </w:t>
      </w:r>
      <w:r w:rsidR="00C70A26">
        <w:t xml:space="preserve">has found that the abundance of genes annotated as GH109 by </w:t>
      </w:r>
      <w:proofErr w:type="spellStart"/>
      <w:r w:rsidR="00C70A26">
        <w:t>dbCAN</w:t>
      </w:r>
      <w:proofErr w:type="spellEnd"/>
      <w:r w:rsidR="00C70A26">
        <w:t xml:space="preserve"> may be an overestimate of this gene family</w:t>
      </w:r>
      <w:r w:rsidR="004C3850">
        <w:t xml:space="preserve"> </w:t>
      </w:r>
      <w:r w:rsidR="004C3850">
        <w:fldChar w:fldCharType="begin" w:fldLock="1"/>
      </w:r>
      <w:r w:rsidR="004C3850">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4C3850">
        <w:fldChar w:fldCharType="separate"/>
      </w:r>
      <w:r w:rsidR="004C3850" w:rsidRPr="004C3850">
        <w:rPr>
          <w:noProof/>
        </w:rPr>
        <w:t>(He et al., 2017)</w:t>
      </w:r>
      <w:r w:rsidR="004C3850">
        <w:fldChar w:fldCharType="end"/>
      </w:r>
      <w:r>
        <w:t>; therefore, we prefer not to speculate on the relative importance of GH family annotations in our MAGs based on observation frequency</w:t>
      </w:r>
      <w:r w:rsidR="004C3850">
        <w:t xml:space="preserve">. </w:t>
      </w:r>
      <w:r w:rsidR="00046BFF">
        <w:t xml:space="preserve">Lake Mendota contained unique </w:t>
      </w:r>
      <w:r w:rsidR="000640AD">
        <w:t>GHs</w:t>
      </w:r>
      <w:r w:rsidR="00046BFF">
        <w:t xml:space="preserve"> belonging to the family GH13</w:t>
      </w:r>
      <w:r w:rsidR="004C3850">
        <w:t xml:space="preserve"> (alpha-glucoside)</w:t>
      </w:r>
      <w:r w:rsidR="00046BFF">
        <w:t xml:space="preserve">. The only unique </w:t>
      </w:r>
      <w:r w:rsidR="000640AD">
        <w:t>GH</w:t>
      </w:r>
      <w:r w:rsidR="00046BFF">
        <w:t xml:space="preserve"> </w:t>
      </w:r>
      <w:r>
        <w:t xml:space="preserve">found </w:t>
      </w:r>
      <w:r w:rsidR="00046BFF">
        <w:t>in Trout Bog</w:t>
      </w:r>
      <w:r>
        <w:t>’s</w:t>
      </w:r>
      <w:r w:rsidR="00046BFF">
        <w:t xml:space="preserve"> epilimnion was GH62, a putative </w:t>
      </w:r>
      <w:proofErr w:type="spellStart"/>
      <w:r w:rsidR="00046BFF">
        <w:t>arabinofuranosidase</w:t>
      </w:r>
      <w:proofErr w:type="spellEnd"/>
      <w:r w:rsidR="00046BFF">
        <w:t xml:space="preserve">. </w:t>
      </w:r>
      <w:r>
        <w:t>Trout Bog’s</w:t>
      </w:r>
      <w:r w:rsidR="00046BFF">
        <w:t xml:space="preserve"> hypolimnion contained many more unique enzymes, the most abundant of which were GH129 (alpha-N-</w:t>
      </w:r>
      <w:proofErr w:type="spellStart"/>
      <w:r w:rsidR="00046BFF">
        <w:t>acetylgalactosaminidase</w:t>
      </w:r>
      <w:proofErr w:type="spellEnd"/>
      <w:r w:rsidR="00046BFF">
        <w:t>), GH89 (alpha-N-</w:t>
      </w:r>
      <w:proofErr w:type="spellStart"/>
      <w:r w:rsidR="00046BFF">
        <w:t>acetylglucosaminidase</w:t>
      </w:r>
      <w:proofErr w:type="spellEnd"/>
      <w:r w:rsidR="00046BFF">
        <w:t>), GH43_12 (</w:t>
      </w:r>
      <w:proofErr w:type="spellStart"/>
      <w:r w:rsidR="00046BFF">
        <w:t>xylosidase</w:t>
      </w:r>
      <w:proofErr w:type="spellEnd"/>
      <w:r w:rsidR="00046BFF">
        <w:t>/</w:t>
      </w:r>
      <w:proofErr w:type="spellStart"/>
      <w:r w:rsidR="00046BFF">
        <w:t>arabinosidase</w:t>
      </w:r>
      <w:proofErr w:type="spellEnd"/>
      <w:r w:rsidR="00046BFF">
        <w:t>), GH44 (beta-</w:t>
      </w:r>
      <w:proofErr w:type="spellStart"/>
      <w:r w:rsidR="00046BFF">
        <w:t>mannanase</w:t>
      </w:r>
      <w:proofErr w:type="spellEnd"/>
      <w:r w:rsidR="00046BFF">
        <w:t xml:space="preserve">/endo-beta-1,4-glucanase), GH66 (dextranase), and GH67 (alpha-glucuronidase). </w:t>
      </w:r>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s encoding enzymes in the glyoxylate cycle, a truncated version of the TCA cycle that is used to produce biosynthetic intermediates and </w:t>
      </w:r>
      <w:r w:rsidR="00DE2F1A">
        <w:t xml:space="preserve">bypass decarboxylation </w:t>
      </w:r>
      <w:r w:rsidR="00DE2F1A">
        <w:lastRenderedPageBreak/>
        <w:t>steps</w:t>
      </w:r>
      <w:r>
        <w:t xml:space="preserve">, were observed in </w:t>
      </w:r>
      <w:proofErr w:type="spellStart"/>
      <w:r w:rsidRPr="00C70A26">
        <w:rPr>
          <w:i/>
        </w:rPr>
        <w:t>Alphaproteobacteria</w:t>
      </w:r>
      <w:proofErr w:type="spellEnd"/>
      <w:r>
        <w:t xml:space="preserve"> and </w:t>
      </w:r>
      <w:proofErr w:type="spellStart"/>
      <w:r w:rsidRPr="00C70A26">
        <w:rPr>
          <w:i/>
        </w:rPr>
        <w:t>Chlamydiae</w:t>
      </w:r>
      <w:proofErr w:type="spellEnd"/>
      <w:r>
        <w:t xml:space="preserve"> in Lake Mendota and </w:t>
      </w:r>
      <w:proofErr w:type="spellStart"/>
      <w:r w:rsidRPr="00C70A26">
        <w:rPr>
          <w:i/>
        </w:rPr>
        <w:t>Acidobacteria</w:t>
      </w:r>
      <w:proofErr w:type="spellEnd"/>
      <w:r>
        <w:t xml:space="preserve"> and </w:t>
      </w:r>
      <w:r w:rsidRPr="00C70A26">
        <w:rPr>
          <w:i/>
        </w:rPr>
        <w:t>Betaproteobacteria</w:t>
      </w:r>
      <w:r>
        <w:t xml:space="preserve"> in Trout Bog. </w:t>
      </w:r>
      <w:r w:rsidR="00DE2F1A">
        <w:t>This may indicate an adaptation to reduce carbon demand in these populations.</w:t>
      </w:r>
    </w:p>
    <w:p w:rsidR="008853A5" w:rsidRDefault="00046BFF" w:rsidP="00DC3B2C">
      <w:r>
        <w:tab/>
      </w:r>
      <w:r w:rsidR="00DE2F1A">
        <w:t>O</w:t>
      </w:r>
      <w:r>
        <w:t xml:space="preserve">xidative phosphorylation is an important part of central metabolism for aerobic bacteria, </w:t>
      </w:r>
      <w:r w:rsidR="00DE2F1A">
        <w:t xml:space="preserve">so </w:t>
      </w:r>
      <w:r>
        <w:t>we investigated the types of cytochrome</w:t>
      </w:r>
      <w:r w:rsidR="004C3850">
        <w:t xml:space="preserve"> oxidases</w:t>
      </w:r>
      <w:r>
        <w:t xml:space="preserve"> encoded in our MAGs (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w:t>
      </w:r>
      <w:r w:rsidR="00DE2F1A">
        <w:t xml:space="preserve">so </w:t>
      </w:r>
      <w:r>
        <w:t>the presence of genes encoding both types suggests the flexibility to operate under a range of oxygen concentrations. Of the quinol-based cytochrome</w:t>
      </w:r>
      <w:r w:rsidR="004C3850">
        <w:t xml:space="preserve"> oxidases</w:t>
      </w:r>
      <w:r>
        <w:t xml:space="preserve">, genes encoding cytochrome d </w:t>
      </w:r>
      <w:r w:rsidR="004C3850">
        <w:t xml:space="preserve">oxidase </w:t>
      </w:r>
      <w:r>
        <w:t>were most often observed in MAGs from Trout Bog</w:t>
      </w:r>
      <w:r w:rsidR="00DE2F1A">
        <w:t>’s hypolimnion</w:t>
      </w:r>
      <w:r>
        <w:t xml:space="preserve">, while cytochrome aa3-600 was found only in MAGs classified as </w:t>
      </w:r>
      <w:r w:rsidRPr="00C70A26">
        <w:rPr>
          <w:i/>
        </w:rPr>
        <w:t>Bacteroidetes</w:t>
      </w:r>
      <w:r>
        <w:t xml:space="preserve"> and </w:t>
      </w:r>
      <w:r w:rsidRPr="00C70A26">
        <w:rPr>
          <w:i/>
        </w:rPr>
        <w:t>Betaproteobacteria</w:t>
      </w:r>
      <w:r>
        <w:t xml:space="preserve"> </w:t>
      </w:r>
      <w:r w:rsidR="00DE2F1A">
        <w:t>from</w:t>
      </w:r>
      <w:r>
        <w:t xml:space="preserve"> Trout Bog</w:t>
      </w:r>
      <w:r w:rsidR="00DE2F1A">
        <w:t>’s</w:t>
      </w:r>
      <w:r>
        <w:t xml:space="preserve"> epilimnion. Cytochrome o </w:t>
      </w:r>
      <w:r w:rsidR="004C3850">
        <w:t xml:space="preserve">oxidase </w:t>
      </w:r>
      <w:r>
        <w:t xml:space="preserve">was observed only in a </w:t>
      </w:r>
      <w:r w:rsidRPr="00C70A26">
        <w:rPr>
          <w:i/>
        </w:rPr>
        <w:t>Chlamydia</w:t>
      </w:r>
      <w:r>
        <w:t xml:space="preserve"> MAG from Lake Mendota. Alternative complex III was identified in MAGs of </w:t>
      </w:r>
      <w:proofErr w:type="spellStart"/>
      <w:r w:rsidRPr="00C70A26">
        <w:rPr>
          <w:i/>
        </w:rPr>
        <w:t>Verrucomicrobia</w:t>
      </w:r>
      <w:proofErr w:type="spellEnd"/>
      <w:r>
        <w:t xml:space="preserve"> </w:t>
      </w:r>
      <w:r w:rsidR="00DE2F1A">
        <w:t>in all sites</w:t>
      </w:r>
      <w:r>
        <w:t xml:space="preserve">, in </w:t>
      </w:r>
      <w:proofErr w:type="spellStart"/>
      <w:r w:rsidRPr="00C70A26">
        <w:rPr>
          <w:i/>
        </w:rPr>
        <w:t>Acidobacteria</w:t>
      </w:r>
      <w:proofErr w:type="spellEnd"/>
      <w:r>
        <w:t xml:space="preserve"> </w:t>
      </w:r>
      <w:r w:rsidR="00DE2F1A">
        <w:t>from</w:t>
      </w:r>
      <w:r>
        <w:t xml:space="preserve"> Trout Bog (both layers), and in </w:t>
      </w:r>
      <w:r w:rsidRPr="00C70A26">
        <w:rPr>
          <w:i/>
        </w:rPr>
        <w:t>Bacteroidetes</w:t>
      </w:r>
      <w:r>
        <w:t xml:space="preserve"> and </w:t>
      </w:r>
      <w:r w:rsidRPr="00C70A26">
        <w:rPr>
          <w:i/>
        </w:rPr>
        <w:t>Planctomycetes</w:t>
      </w:r>
      <w:r>
        <w:t xml:space="preserve"> </w:t>
      </w:r>
      <w:r w:rsidR="00DE2F1A">
        <w:t>from</w:t>
      </w:r>
      <w:r>
        <w:t xml:space="preserve"> Lake Mendota.</w:t>
      </w:r>
    </w:p>
    <w:p w:rsidR="008853A5" w:rsidRDefault="00046BFF" w:rsidP="00DC3B2C">
      <w:r>
        <w:tab/>
        <w:t>Similarly, hydrogen metabolism can influence other aspects of a microbe’s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w:t>
      </w:r>
      <w:r w:rsidR="00DE2F1A">
        <w:t>the</w:t>
      </w:r>
      <w:r>
        <w:t xml:space="preserve"> higher observations of marker genes </w:t>
      </w:r>
      <w:r w:rsidR="00DE2F1A">
        <w:t>for</w:t>
      </w:r>
      <w:r>
        <w:t xml:space="preserve"> iron-only hydrogenases in the hypolimnion site. Genes encoding [Ni-Fe] hydrogenases of groups 1 and 2, involved in hydrogen uptake, sensing, and nitrogen fixation, were found at significantly different frequency in all sites with the exceptions of group 2a in </w:t>
      </w:r>
      <w:r w:rsidR="00DE2F1A">
        <w:t>Lake</w:t>
      </w:r>
      <w:r>
        <w:t xml:space="preserve"> Mendota and Trout Bog</w:t>
      </w:r>
      <w:r w:rsidR="00DE2F1A">
        <w:t>’s</w:t>
      </w:r>
      <w:r>
        <w:t xml:space="preserve"> epilimnion </w:t>
      </w:r>
      <w:r>
        <w:lastRenderedPageBreak/>
        <w:t xml:space="preserve">and group 2b in </w:t>
      </w:r>
      <w:r w:rsidR="00DE2F1A">
        <w:t>both layers of</w:t>
      </w:r>
      <w:r>
        <w:t xml:space="preserve"> Trout Bog. </w:t>
      </w:r>
      <w:r w:rsidR="000F405C">
        <w:t>Genes encoding these hydrogenases</w:t>
      </w:r>
      <w:r>
        <w:t xml:space="preserve"> were widespread in MAGs from </w:t>
      </w:r>
      <w:r w:rsidR="00DE2F1A">
        <w:t xml:space="preserve">Trout Bog’s </w:t>
      </w:r>
      <w:proofErr w:type="spellStart"/>
      <w:r w:rsidR="00DE2F1A">
        <w:t>hypolimion</w:t>
      </w:r>
      <w:proofErr w:type="spellEnd"/>
      <w:r>
        <w:t xml:space="preserve">, found only in </w:t>
      </w:r>
      <w:proofErr w:type="spellStart"/>
      <w:r>
        <w:t>Chlorobiales</w:t>
      </w:r>
      <w:proofErr w:type="spellEnd"/>
      <w:r>
        <w:t xml:space="preserve"> MAGs in </w:t>
      </w:r>
      <w:r w:rsidR="00DE2F1A">
        <w:t>Trout Bog’s</w:t>
      </w:r>
      <w:r>
        <w:t xml:space="preserve"> epilimnion, and rarely observed in MAGs from Lake Mendota. Group 3 [Ni-Fe] hydrogenases were detected </w:t>
      </w:r>
      <w:r w:rsidR="000F405C">
        <w:t>differentially</w:t>
      </w:r>
      <w:r>
        <w:t xml:space="preserve">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Planctomycetes and </w:t>
      </w:r>
      <w:proofErr w:type="spellStart"/>
      <w:r>
        <w:t>Verrucomicrobia</w:t>
      </w:r>
      <w:proofErr w:type="spellEnd"/>
      <w:r>
        <w:t xml:space="preserve"> </w:t>
      </w:r>
      <w:r w:rsidR="00DE2F1A">
        <w:t>from</w:t>
      </w:r>
      <w:r>
        <w:t xml:space="preserve"> Lake Mendota, and members of Bacteroidetes, </w:t>
      </w:r>
      <w:proofErr w:type="spellStart"/>
      <w:r>
        <w:t>Ignavibacteria</w:t>
      </w:r>
      <w:proofErr w:type="spellEnd"/>
      <w:r>
        <w:t xml:space="preserve">, and </w:t>
      </w:r>
      <w:proofErr w:type="spellStart"/>
      <w:r>
        <w:t>Verrucomicrobia</w:t>
      </w:r>
      <w:proofErr w:type="spellEnd"/>
      <w:r>
        <w:t xml:space="preserve"> </w:t>
      </w:r>
      <w:r w:rsidR="00DE2F1A">
        <w:t>from</w:t>
      </w:r>
      <w:r>
        <w:t xml:space="preserve">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and found that</w:t>
      </w:r>
      <w:r>
        <w:t xml:space="preserve"> Bacteroidetes, Planctomycetes, and </w:t>
      </w:r>
      <w:proofErr w:type="spellStart"/>
      <w:r>
        <w:t>Verrucomicrobia</w:t>
      </w:r>
      <w:proofErr w:type="spellEnd"/>
      <w:r>
        <w:t xml:space="preserve"> </w:t>
      </w:r>
      <w:r w:rsidR="00DE2F1A">
        <w:t>from</w:t>
      </w:r>
      <w:r>
        <w:t xml:space="preserve"> Lake Mendota and Bacteroidetes and </w:t>
      </w:r>
      <w:proofErr w:type="spellStart"/>
      <w:r>
        <w:t>Verrucomicrobia</w:t>
      </w:r>
      <w:proofErr w:type="spellEnd"/>
      <w:r>
        <w:t xml:space="preserve"> </w:t>
      </w:r>
      <w:r w:rsidR="00DE2F1A">
        <w:t>from</w:t>
      </w:r>
      <w:r>
        <w:t xml:space="preserve"> Trout Bog </w:t>
      </w:r>
      <w:r w:rsidR="00DE2F1A">
        <w:t>were</w:t>
      </w:r>
      <w:r>
        <w:t xml:space="preserve">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Cyanobacteria and  Betaproteobacteria</w:t>
      </w:r>
      <w:r w:rsidR="00DE2F1A">
        <w:t xml:space="preserve"> MAGs</w:t>
      </w:r>
      <w:r>
        <w:t xml:space="preserve"> </w:t>
      </w:r>
      <w:r w:rsidR="00DE2F1A">
        <w:t>from</w:t>
      </w:r>
      <w:r>
        <w:t xml:space="preserve"> Lake </w:t>
      </w:r>
      <w:r>
        <w:lastRenderedPageBreak/>
        <w:t xml:space="preserve">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p>
    <w:p w:rsidR="008853A5" w:rsidRDefault="00046BFF" w:rsidP="00DC3B2C">
      <w:pPr>
        <w:ind w:firstLine="720"/>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thways for methanol degradation 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rsidRPr="00C70A26">
        <w:rPr>
          <w:i/>
        </w:rPr>
        <w:t>Methylotenera</w:t>
      </w:r>
      <w:proofErr w:type="spellEnd"/>
      <w:r>
        <w:t>, 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w:t>
      </w:r>
      <w:proofErr w:type="spellStart"/>
      <w:r w:rsidRPr="00C70A26">
        <w:rPr>
          <w:i/>
        </w:rPr>
        <w:t>Methylococcales</w:t>
      </w:r>
      <w:proofErr w:type="spellEnd"/>
      <w:r w:rsidR="0074129B">
        <w:t xml:space="preserve"> MAGs from</w:t>
      </w:r>
      <w:r>
        <w:t xml:space="preserve">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w:t>
      </w:r>
      <w:proofErr w:type="spellStart"/>
      <w:r w:rsidRPr="00C70A26">
        <w:rPr>
          <w:i/>
        </w:rPr>
        <w:t>Methylophilales</w:t>
      </w:r>
      <w:proofErr w:type="spellEnd"/>
      <w:r>
        <w:t xml:space="preserve"> </w:t>
      </w:r>
      <w:r w:rsidR="0074129B">
        <w:t xml:space="preserve">MAGs </w:t>
      </w:r>
      <w:r>
        <w:t>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8853A5" w:rsidRDefault="00046BFF" w:rsidP="00DC3B2C">
      <w:r>
        <w:tab/>
      </w:r>
      <w:r w:rsidR="0074129B">
        <w:t>O</w:t>
      </w:r>
      <w:r>
        <w:t xml:space="preserve">ur metagenomes comprise a time series, </w:t>
      </w:r>
      <w:r w:rsidR="0074129B">
        <w:t xml:space="preserve">so </w:t>
      </w:r>
      <w:r>
        <w:t xml:space="preserve">we can use MAG coverage and the number of marker gene hits as proxies for abundance over time. As an example, </w:t>
      </w:r>
      <w:r w:rsidR="008E64BD">
        <w:t xml:space="preserve">we analyzed abundance </w:t>
      </w:r>
      <w:r>
        <w:t xml:space="preserve">data for </w:t>
      </w:r>
      <w:r w:rsidRPr="00C70A26">
        <w:rPr>
          <w:i/>
        </w:rPr>
        <w:t>Cyanobacteria</w:t>
      </w:r>
      <w:r>
        <w:t>, known to be highly variable over time in Lake Mendota</w:t>
      </w:r>
      <w:r w:rsidR="00CE56F8">
        <w:t xml:space="preserve"> (Figure 4</w:t>
      </w:r>
      <w:r w:rsidR="008E64BD">
        <w:t>, A-E)</w:t>
      </w:r>
      <w:r>
        <w:t xml:space="preserve">. We found that one </w:t>
      </w:r>
      <w:r w:rsidRPr="00C70A26">
        <w:rPr>
          <w:i/>
        </w:rPr>
        <w:t>Cyanobacteria</w:t>
      </w:r>
      <w:r>
        <w:t xml:space="preserve"> MAG in each year was substantially more abundant than the rest; this </w:t>
      </w:r>
      <w:r w:rsidR="000640AD">
        <w:t xml:space="preserve">single </w:t>
      </w:r>
      <w:r>
        <w:t xml:space="preserve">MAG only is plotted for each year. Since our analysis of the diversity of MAGs </w:t>
      </w:r>
      <w:r>
        <w:lastRenderedPageBreak/>
        <w:t xml:space="preserve">containing nitrogenases showed a strong association between nitrogen fixation and </w:t>
      </w:r>
      <w:r w:rsidRPr="00C70A26">
        <w:rPr>
          <w:i/>
        </w:rPr>
        <w:t>Cyanobacteria</w:t>
      </w:r>
      <w:r>
        <w:t xml:space="preserve"> </w:t>
      </w:r>
      <w:r w:rsidR="0074129B">
        <w:t>in</w:t>
      </w:r>
      <w:r>
        <w:t xml:space="preserve"> Lake Mendota, we hypothesized that the number of hits to the most abundant marker genes encoding nitrogenase subunits over time would be correlated to the abundance of the </w:t>
      </w:r>
      <w:r w:rsidR="0074129B">
        <w:t>most abundant</w:t>
      </w:r>
      <w:r>
        <w:t xml:space="preserve"> </w:t>
      </w:r>
      <w:r w:rsidRPr="00C70A26">
        <w:rPr>
          <w:i/>
        </w:rPr>
        <w:t>Cyanobacteria</w:t>
      </w:r>
      <w:r>
        <w:t xml:space="preserve"> </w:t>
      </w:r>
      <w:r w:rsidR="0074129B">
        <w:t>MAG</w:t>
      </w:r>
      <w:r>
        <w:t xml:space="preserve"> in each year (</w:t>
      </w:r>
      <w:r w:rsidR="00CE56F8">
        <w:t>Figure 4</w:t>
      </w:r>
      <w:r w:rsidR="008E64BD">
        <w:t>, F-J</w:t>
      </w:r>
      <w:r>
        <w:t>). This hypothesis was partially supported. Two of the marker genes, TIGR1282</w:t>
      </w:r>
      <w:r w:rsidR="003D102A">
        <w:t xml:space="preserve"> (</w:t>
      </w:r>
      <w:proofErr w:type="spellStart"/>
      <w:r w:rsidR="003D102A" w:rsidRPr="003D102A">
        <w:rPr>
          <w:i/>
        </w:rPr>
        <w:t>nifD</w:t>
      </w:r>
      <w:proofErr w:type="spellEnd"/>
      <w:r w:rsidR="003D102A">
        <w:t>)</w:t>
      </w:r>
      <w:r>
        <w:t xml:space="preserve"> and TIGR1286</w:t>
      </w:r>
      <w:r w:rsidR="003D102A">
        <w:t xml:space="preserve"> (</w:t>
      </w:r>
      <w:proofErr w:type="spellStart"/>
      <w:r w:rsidR="003D102A" w:rsidRPr="003D102A">
        <w:rPr>
          <w:i/>
        </w:rPr>
        <w:t>nifK</w:t>
      </w:r>
      <w:proofErr w:type="spellEnd"/>
      <w:r w:rsidR="003D102A">
        <w:t xml:space="preserve"> specific for molybdenum-iron nitrogenase)</w:t>
      </w:r>
      <w:r>
        <w:t xml:space="preserve">, correlated with </w:t>
      </w:r>
      <w:r w:rsidR="000640AD">
        <w:t xml:space="preserve">the </w:t>
      </w:r>
      <w:r w:rsidRPr="00C70A26">
        <w:rPr>
          <w:i/>
        </w:rPr>
        <w:t>Cyanobacteria</w:t>
      </w:r>
      <w:r>
        <w:t xml:space="preserve"> MAG </w:t>
      </w:r>
      <w:r w:rsidR="000640AD">
        <w:t>abundance</w:t>
      </w:r>
      <w:r w:rsidR="0074129B">
        <w:t xml:space="preserve"> </w:t>
      </w:r>
      <w:r>
        <w:t>more frequently than the third, TIGR1287</w:t>
      </w:r>
      <w:r w:rsidR="003D102A">
        <w:t xml:space="preserve"> (</w:t>
      </w:r>
      <w:proofErr w:type="spellStart"/>
      <w:r w:rsidR="003D102A">
        <w:rPr>
          <w:i/>
        </w:rPr>
        <w:t>nifH</w:t>
      </w:r>
      <w:proofErr w:type="spellEnd"/>
      <w:r w:rsidR="003D102A">
        <w:rPr>
          <w:i/>
        </w:rPr>
        <w:t xml:space="preserve">, </w:t>
      </w:r>
      <w:r w:rsidR="003D102A">
        <w:t>common among different types of nitrogenases)</w:t>
      </w:r>
      <w:r>
        <w:t xml:space="preserve">. Significant correlations (p &lt; 0.05) were only detected in 2008, 2011, and 2012. The strength of these correlations suggests that in three out of the five years in our Lake Mendota time series, a single </w:t>
      </w:r>
      <w:r w:rsidRPr="00C70A26">
        <w:rPr>
          <w:i/>
        </w:rPr>
        <w:t>Cyanobacteria</w:t>
      </w:r>
      <w:r>
        <w:t xml:space="preserve"> population produced most genes encoding nitrogenase subunits. In the other two years, it is possible that other diazotrophic populations were more abundant, or that the nitrogenase subunits were derived from populations that did not assemble in</w:t>
      </w:r>
      <w:r w:rsidR="0074129B">
        <w:t>to MAGs</w:t>
      </w:r>
      <w:r>
        <w:t xml:space="preserve">. These two years were also unusual in our time series - in 2008, extreme flooding events led to large </w:t>
      </w:r>
      <w:r w:rsidRPr="00C70A26">
        <w:rPr>
          <w:i/>
        </w:rPr>
        <w:t>Cyanobacteria</w:t>
      </w:r>
      <w:r>
        <w:t xml:space="preserve">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t>
      </w:r>
      <w:r w:rsidR="0074129B">
        <w:t>population drastically increased</w:t>
      </w:r>
      <w:r>
        <w:t xml:space="preserve"> in Lake Mendota </w:t>
      </w:r>
      <w:r w:rsidR="008E64BD">
        <w:fldChar w:fldCharType="begin" w:fldLock="1"/>
      </w:r>
      <w:r w:rsidR="0074129B">
        <w: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instrText>
      </w:r>
      <w:r w:rsidR="008E64BD">
        <w:fldChar w:fldCharType="separate"/>
      </w:r>
      <w:r w:rsidR="0074129B" w:rsidRPr="0074129B">
        <w:rPr>
          <w:noProof/>
        </w:rPr>
        <w:t>(Walsh, Munoz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6" w:name="_gjdgxs" w:colFirst="0" w:colLast="0"/>
      <w:bookmarkEnd w:id="6"/>
      <w:r>
        <w:t>Conclusions</w:t>
      </w:r>
    </w:p>
    <w:p w:rsidR="008853A5" w:rsidRDefault="00046BFF" w:rsidP="00DC3B2C">
      <w:pPr>
        <w:ind w:firstLine="720"/>
      </w:pPr>
      <w:r>
        <w:t>Our analysis of functional marker genes indicated 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encoding these metabolisms and co-occu</w:t>
      </w:r>
      <w:r w:rsidR="000640AD">
        <w:t>r</w:t>
      </w:r>
      <w:r>
        <w:t xml:space="preserve">rence of pathways within </w:t>
      </w:r>
      <w:r w:rsidR="0074129B">
        <w:t>MAGs</w:t>
      </w:r>
      <w:r>
        <w:t xml:space="preserve">. We found that </w:t>
      </w:r>
      <w:proofErr w:type="spellStart"/>
      <w:r>
        <w:t>phototrophy</w:t>
      </w:r>
      <w:proofErr w:type="spellEnd"/>
      <w:r>
        <w:t xml:space="preserve">, carbon fixation, and nitrogen fixation </w:t>
      </w:r>
      <w:r w:rsidR="0074129B">
        <w:t>co-occurred within</w:t>
      </w:r>
      <w:r>
        <w:t xml:space="preserve"> the abundant </w:t>
      </w:r>
      <w:r>
        <w:lastRenderedPageBreak/>
        <w:t xml:space="preserve">phototrophs </w:t>
      </w:r>
      <w:r w:rsidRPr="00C70A26">
        <w:rPr>
          <w:i/>
        </w:rPr>
        <w:t>Cyanobacteria</w:t>
      </w:r>
      <w:r>
        <w:t xml:space="preserve"> in Lake Mendota and </w:t>
      </w:r>
      <w:proofErr w:type="spellStart"/>
      <w:r w:rsidRPr="00C70A26">
        <w:rPr>
          <w:i/>
        </w:rPr>
        <w:t>Chlorobiales</w:t>
      </w:r>
      <w:proofErr w:type="spellEnd"/>
      <w:r>
        <w:t xml:space="preserve"> in Trout Bog. In Lake Mendota, nitrogen fixation was </w:t>
      </w:r>
      <w:r w:rsidR="0074129B">
        <w:t xml:space="preserve">predominantly </w:t>
      </w:r>
      <w:r>
        <w:t>associated with</w:t>
      </w:r>
      <w:r w:rsidRPr="00C70A26">
        <w:rPr>
          <w:i/>
        </w:rPr>
        <w:t xml:space="preserve"> Cyanobacteria</w:t>
      </w:r>
      <w:r>
        <w:t xml:space="preserve">, </w:t>
      </w:r>
      <w:r w:rsidR="00C70A26">
        <w:t xml:space="preserve">but </w:t>
      </w:r>
      <w:r w:rsidR="0074129B">
        <w:t xml:space="preserve">it was not associated with any </w:t>
      </w:r>
      <w:proofErr w:type="gramStart"/>
      <w:r w:rsidR="0074129B">
        <w:t>particular taxon</w:t>
      </w:r>
      <w:proofErr w:type="gramEnd"/>
      <w:r w:rsidR="0074129B">
        <w:t xml:space="preserve"> in Trout Bog</w:t>
      </w:r>
      <w:r>
        <w:t xml:space="preserve">. In the sulfur cycle, </w:t>
      </w:r>
      <w:r w:rsidR="0074129B">
        <w:t xml:space="preserve">we observed </w:t>
      </w:r>
      <w:r>
        <w:t>assimilatory pathways more frequently</w:t>
      </w:r>
      <w:r w:rsidR="0074129B">
        <w:t xml:space="preserve"> than dissimilatory pathways</w:t>
      </w:r>
      <w:r>
        <w:t xml:space="preserve"> 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7" w:name="_m6606topfmb" w:colFirst="0" w:colLast="0"/>
      <w:bookmarkEnd w:id="7"/>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t xml:space="preserve">The work conducted by the U.S. Department of Energy Joint Genome Institute, a DOE Office of Science User Facility, is supported by the Office of Science of the U.S. Department of Energy </w:t>
      </w:r>
      <w:r w:rsidR="0069102D">
        <w:lastRenderedPageBreak/>
        <w:t xml:space="preserve">under Contract No. DE-AC02-05CH11231.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r w:rsidR="00204AC0">
        <w:t>This material is also based upon work that supported by the National Institute of Food and Agriculture, U.S. Department of Agriculture (Hatch Project 1002996).</w:t>
      </w:r>
    </w:p>
    <w:p w:rsidR="008853A5" w:rsidRDefault="00046BFF" w:rsidP="00B44E2D">
      <w:pPr>
        <w:pStyle w:val="Heading1"/>
      </w:pPr>
      <w:bookmarkStart w:id="8" w:name="_10g0eg7e0hhu" w:colFirst="0" w:colLast="0"/>
      <w:bookmarkEnd w:id="8"/>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Water from Lake Mendota and Trout Bog was sampled weekly during the ice-free periods using an integrated water column sampler and filtered for DNA using a 0.22 micron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sidRPr="00C72B55">
        <w:rPr>
          <w:i/>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770B63" w:rsidRDefault="00087FC0" w:rsidP="00B44E2D">
      <w:pPr>
        <w:spacing w:line="240" w:lineRule="auto"/>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5F1EC7">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w:t>
      </w:r>
      <w:r w:rsidR="005F1EC7" w:rsidRPr="00C72B55">
        <w:rPr>
          <w:i/>
          <w:color w:val="000000"/>
        </w:rPr>
        <w:t>Cyanobacteria</w:t>
      </w:r>
      <w:r w:rsidR="005F1EC7">
        <w:rPr>
          <w:color w:val="000000"/>
        </w:rPr>
        <w:t xml:space="preserve">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lastRenderedPageBreak/>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876143" w:rsidRDefault="005F1EC7" w:rsidP="00B44E2D">
      <w:pPr>
        <w:spacing w:line="240" w:lineRule="auto"/>
      </w:pPr>
      <w:r w:rsidRPr="005F1EC7">
        <w:rPr>
          <w:b/>
          <w:color w:val="000000"/>
        </w:rPr>
        <w:t>Data S2. Functional marker genes</w:t>
      </w:r>
      <w:r w:rsidR="00876143">
        <w:rPr>
          <w:b/>
          <w:color w:val="000000"/>
        </w:rPr>
        <w:t xml:space="preserve"> used in this study</w:t>
      </w:r>
      <w:r w:rsidRPr="005F1EC7">
        <w:rPr>
          <w:b/>
          <w:color w:val="000000"/>
        </w:rPr>
        <w:t>.</w:t>
      </w:r>
      <w:r>
        <w:rPr>
          <w:color w:val="000000"/>
        </w:rPr>
        <w:t xml:space="preserve"> </w:t>
      </w:r>
      <w:r w:rsidR="00876143">
        <w:t xml:space="preserve">This dataset lists the TIGRFAM, COG, or PFAM IDs of sequences used as functional marker genes to analyze how gene content differs by site. </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r w:rsidR="005F1EC7">
        <w:rPr>
          <w:color w:val="000000"/>
        </w:rPr>
        <w:t>medium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 xml:space="preserve">Data S4. </w:t>
      </w:r>
      <w:r w:rsidR="00326033" w:rsidRPr="00AC3224">
        <w:rPr>
          <w:b/>
        </w:rPr>
        <w:t>MAG metadata.</w:t>
      </w:r>
      <w:r w:rsidR="00326033">
        <w:t xml:space="preserve"> Information about the completeness, size, and taxonomy of our MAGs, as well as their IMG OIDs, are presented here. Amino acid use was calculated based on the average number of nitrogen atoms translated gene sequences.</w:t>
      </w:r>
    </w:p>
    <w:p w:rsidR="00326033" w:rsidRDefault="00AC3224" w:rsidP="00B44E2D">
      <w:pPr>
        <w:spacing w:line="240" w:lineRule="auto"/>
      </w:pPr>
      <w:r w:rsidRPr="00AC3224">
        <w:rPr>
          <w:b/>
        </w:rPr>
        <w:t xml:space="preserve">Data S5. </w:t>
      </w:r>
      <w:r w:rsidR="00326033" w:rsidRPr="00AC3224">
        <w:rPr>
          <w:b/>
        </w:rPr>
        <w:t>16S rRNA amplicon sequencing of our samples.</w:t>
      </w:r>
      <w:r w:rsidR="00326033">
        <w:t xml:space="preserve"> 16S sequencing was performed over the time series to assess community composition in our study sites. The resulting OTU tables and taxonomic classifications are presented here.</w:t>
      </w:r>
    </w:p>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326033" w:rsidRDefault="00326033" w:rsidP="00B44E2D">
      <w:pPr>
        <w:spacing w:line="240" w:lineRule="auto"/>
      </w:pPr>
      <w:r w:rsidRPr="00326033">
        <w:rPr>
          <w:b/>
        </w:rPr>
        <w:t>Figure S2.</w:t>
      </w:r>
      <w:r>
        <w:t xml:space="preserve"> </w:t>
      </w:r>
      <w:r>
        <w:rPr>
          <w:b/>
          <w:bCs/>
          <w:color w:val="000000"/>
        </w:rPr>
        <w:t xml:space="preserve">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Numbers above bars indicating abundances greater than the limit of the y-axis. </w:t>
      </w:r>
      <w:r>
        <w:t xml:space="preserve">The 16S V6-V8 region was targeted in Trout Bog, while the V4 region was targeted in Lake Mendota. </w:t>
      </w:r>
      <w:r w:rsidRPr="00C72B55">
        <w:rPr>
          <w:i/>
          <w:color w:val="000000"/>
        </w:rPr>
        <w:t>Proteobacteria</w:t>
      </w:r>
      <w:r>
        <w:rPr>
          <w:color w:val="000000"/>
        </w:rPr>
        <w: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t>
      </w:r>
    </w:p>
    <w:p w:rsidR="00AC3224" w:rsidRDefault="00326033" w:rsidP="00B44E2D">
      <w:pPr>
        <w:spacing w:line="240" w:lineRule="auto"/>
      </w:pPr>
      <w:r w:rsidRPr="00AC3224">
        <w:rPr>
          <w:b/>
        </w:rPr>
        <w:t xml:space="preserve"> </w:t>
      </w:r>
      <w:r w:rsidR="00AC3224" w:rsidRPr="00AC3224">
        <w:rPr>
          <w:b/>
        </w:rPr>
        <w:t>Data S6. Average nucleotide identity between MAGs.</w:t>
      </w:r>
      <w:r w:rsidR="00AC3224">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AC3224" w:rsidRDefault="00AC3224">
      <w:pPr>
        <w:spacing w:line="240" w:lineRule="auto"/>
      </w:pPr>
    </w:p>
    <w:p w:rsidR="008853A5" w:rsidRDefault="00046BFF">
      <w:pPr>
        <w:pStyle w:val="Heading1"/>
      </w:pPr>
      <w:r>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w:t>
      </w:r>
      <w:r w:rsidRPr="0074129B">
        <w:rPr>
          <w:noProof/>
        </w:rPr>
        <w:lastRenderedPageBreak/>
        <w:t>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w:t>
      </w:r>
      <w:r w:rsidRPr="0074129B">
        <w:rPr>
          <w:noProof/>
        </w:rPr>
        <w:lastRenderedPageBreak/>
        <w:t>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w:t>
      </w:r>
      <w:r w:rsidRPr="0074129B">
        <w:rPr>
          <w:noProof/>
        </w:rPr>
        <w:lastRenderedPageBreak/>
        <w:t>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w:t>
      </w:r>
      <w:r w:rsidR="00DC5F61">
        <w:rPr>
          <w:noProof/>
        </w:rPr>
        <w:t>M</w:t>
      </w:r>
      <w:r w:rsidRPr="0074129B">
        <w:rPr>
          <w:noProof/>
        </w:rPr>
        <w:t xml:space="preserve">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w:t>
      </w:r>
      <w:r w:rsidR="00DC5F61">
        <w:rPr>
          <w:noProof/>
        </w:rPr>
        <w:t>C</w:t>
      </w:r>
      <w:r w:rsidRPr="0074129B">
        <w:rPr>
          <w:noProof/>
        </w:rPr>
        <w:t xml:space="preserve">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Markowitz VM., Chen IMA., Palaniappan K., Chu K., Szeto E., Grechkin Y., Ratner A., Jacob B., Huang J., Williams P., Huntemann M., Anderson I., Mavromatis K., Ivanova NN., Kyrpides NC. 2012. IMG: The </w:t>
      </w:r>
      <w:r w:rsidR="00DC5F61">
        <w:rPr>
          <w:noProof/>
        </w:rPr>
        <w:t>I</w:t>
      </w:r>
      <w:r w:rsidRPr="0074129B">
        <w:rPr>
          <w:noProof/>
        </w:rPr>
        <w:t xml:space="preserve">ntegrated </w:t>
      </w:r>
      <w:r w:rsidR="00DC5F61">
        <w:rPr>
          <w:noProof/>
        </w:rPr>
        <w:t>M</w:t>
      </w:r>
      <w:r w:rsidRPr="0074129B">
        <w:rPr>
          <w:noProof/>
        </w:rPr>
        <w:t xml:space="preserve">icrobial </w:t>
      </w:r>
      <w:r w:rsidR="00DC5F61">
        <w:rPr>
          <w:noProof/>
        </w:rPr>
        <w:t>G</w:t>
      </w:r>
      <w:r w:rsidRPr="0074129B">
        <w:rPr>
          <w:noProof/>
        </w:rPr>
        <w:t xml:space="preserve">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Remsen CC., Carpenter EJ., Schroeder BW. 1972. Competition for Urea among Estuarine 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hwer RR., Hamilton JJ., Newton RJ., Mcm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5221C" w:rsidRDefault="00E5221C" w:rsidP="00426301">
      <w:pPr>
        <w:spacing w:after="0" w:line="240" w:lineRule="auto"/>
      </w:pPr>
      <w:r>
        <w:separator/>
      </w:r>
    </w:p>
  </w:endnote>
  <w:endnote w:type="continuationSeparator" w:id="0">
    <w:p w:rsidR="00E5221C" w:rsidRDefault="00E5221C"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C60627" w:rsidRDefault="00C60627">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rsidR="00C60627" w:rsidRDefault="00C606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5221C" w:rsidRDefault="00E5221C" w:rsidP="00426301">
      <w:pPr>
        <w:spacing w:after="0" w:line="240" w:lineRule="auto"/>
      </w:pPr>
      <w:r>
        <w:separator/>
      </w:r>
    </w:p>
  </w:footnote>
  <w:footnote w:type="continuationSeparator" w:id="0">
    <w:p w:rsidR="00E5221C" w:rsidRDefault="00E5221C"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21D94"/>
    <w:rsid w:val="0002485C"/>
    <w:rsid w:val="00046BFF"/>
    <w:rsid w:val="000640AD"/>
    <w:rsid w:val="000818CE"/>
    <w:rsid w:val="0008274E"/>
    <w:rsid w:val="00087969"/>
    <w:rsid w:val="00087FC0"/>
    <w:rsid w:val="000F405C"/>
    <w:rsid w:val="001359E8"/>
    <w:rsid w:val="00142B1E"/>
    <w:rsid w:val="00166966"/>
    <w:rsid w:val="00180B02"/>
    <w:rsid w:val="001D1459"/>
    <w:rsid w:val="001D2345"/>
    <w:rsid w:val="00204AC0"/>
    <w:rsid w:val="00251DEA"/>
    <w:rsid w:val="00280E6F"/>
    <w:rsid w:val="00295464"/>
    <w:rsid w:val="00297B75"/>
    <w:rsid w:val="002C4D58"/>
    <w:rsid w:val="002E05D5"/>
    <w:rsid w:val="00326033"/>
    <w:rsid w:val="003A1F5F"/>
    <w:rsid w:val="003D102A"/>
    <w:rsid w:val="003F0487"/>
    <w:rsid w:val="00412BD0"/>
    <w:rsid w:val="00426301"/>
    <w:rsid w:val="004339D2"/>
    <w:rsid w:val="00443746"/>
    <w:rsid w:val="0047621E"/>
    <w:rsid w:val="004929C6"/>
    <w:rsid w:val="00495B23"/>
    <w:rsid w:val="004B181C"/>
    <w:rsid w:val="004C3850"/>
    <w:rsid w:val="004D4F24"/>
    <w:rsid w:val="004F4FB8"/>
    <w:rsid w:val="005555E0"/>
    <w:rsid w:val="00564BB8"/>
    <w:rsid w:val="005B0399"/>
    <w:rsid w:val="005F1EC7"/>
    <w:rsid w:val="005F572D"/>
    <w:rsid w:val="00613B0C"/>
    <w:rsid w:val="00622EC1"/>
    <w:rsid w:val="00647D2F"/>
    <w:rsid w:val="006618AC"/>
    <w:rsid w:val="00670A2E"/>
    <w:rsid w:val="0069102D"/>
    <w:rsid w:val="006E2BB8"/>
    <w:rsid w:val="00702D24"/>
    <w:rsid w:val="00715556"/>
    <w:rsid w:val="00731EB3"/>
    <w:rsid w:val="00735D96"/>
    <w:rsid w:val="0074129B"/>
    <w:rsid w:val="00751BEC"/>
    <w:rsid w:val="00762C09"/>
    <w:rsid w:val="00770B63"/>
    <w:rsid w:val="007B251F"/>
    <w:rsid w:val="007B75B0"/>
    <w:rsid w:val="008002E4"/>
    <w:rsid w:val="00832F7B"/>
    <w:rsid w:val="00873AF2"/>
    <w:rsid w:val="00876143"/>
    <w:rsid w:val="008853A5"/>
    <w:rsid w:val="00893C86"/>
    <w:rsid w:val="008C1648"/>
    <w:rsid w:val="008C29DF"/>
    <w:rsid w:val="008E64BD"/>
    <w:rsid w:val="008F3E06"/>
    <w:rsid w:val="009115A6"/>
    <w:rsid w:val="00931E14"/>
    <w:rsid w:val="00933DA9"/>
    <w:rsid w:val="00936094"/>
    <w:rsid w:val="00972BFC"/>
    <w:rsid w:val="009770A7"/>
    <w:rsid w:val="00992786"/>
    <w:rsid w:val="009E1F39"/>
    <w:rsid w:val="009E6A17"/>
    <w:rsid w:val="00A15AC4"/>
    <w:rsid w:val="00A33EF6"/>
    <w:rsid w:val="00A87224"/>
    <w:rsid w:val="00A917DD"/>
    <w:rsid w:val="00AA5B67"/>
    <w:rsid w:val="00AC3224"/>
    <w:rsid w:val="00AD7709"/>
    <w:rsid w:val="00B32BF2"/>
    <w:rsid w:val="00B353E1"/>
    <w:rsid w:val="00B44E2D"/>
    <w:rsid w:val="00B47A76"/>
    <w:rsid w:val="00B5094B"/>
    <w:rsid w:val="00B844B8"/>
    <w:rsid w:val="00B849E7"/>
    <w:rsid w:val="00B913AB"/>
    <w:rsid w:val="00BA4CB8"/>
    <w:rsid w:val="00C136D4"/>
    <w:rsid w:val="00C14ABA"/>
    <w:rsid w:val="00C160CB"/>
    <w:rsid w:val="00C50BFC"/>
    <w:rsid w:val="00C60627"/>
    <w:rsid w:val="00C70A26"/>
    <w:rsid w:val="00C72B55"/>
    <w:rsid w:val="00CA5281"/>
    <w:rsid w:val="00CB4C7D"/>
    <w:rsid w:val="00CC48A4"/>
    <w:rsid w:val="00CC5549"/>
    <w:rsid w:val="00CE56F8"/>
    <w:rsid w:val="00D04A5D"/>
    <w:rsid w:val="00D05772"/>
    <w:rsid w:val="00D115FB"/>
    <w:rsid w:val="00D345B4"/>
    <w:rsid w:val="00D43F04"/>
    <w:rsid w:val="00D66DE0"/>
    <w:rsid w:val="00D81AA1"/>
    <w:rsid w:val="00DB387B"/>
    <w:rsid w:val="00DC3B2C"/>
    <w:rsid w:val="00DC5F61"/>
    <w:rsid w:val="00DE2F1A"/>
    <w:rsid w:val="00E067DC"/>
    <w:rsid w:val="00E240CC"/>
    <w:rsid w:val="00E5221C"/>
    <w:rsid w:val="00E84246"/>
    <w:rsid w:val="00E94C90"/>
    <w:rsid w:val="00F02C6D"/>
    <w:rsid w:val="00F433E3"/>
    <w:rsid w:val="00F46B90"/>
    <w:rsid w:val="00F82001"/>
    <w:rsid w:val="00F90674"/>
    <w:rsid w:val="00F91AC0"/>
    <w:rsid w:val="00F96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91206A"/>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20C83E-8DF6-494F-B8F8-CFBDBFB67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2</TotalTime>
  <Pages>33</Pages>
  <Words>46058</Words>
  <Characters>262534</Characters>
  <Application>Microsoft Office Word</Application>
  <DocSecurity>0</DocSecurity>
  <Lines>2187</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25</cp:revision>
  <dcterms:created xsi:type="dcterms:W3CDTF">2018-06-05T18:39:00Z</dcterms:created>
  <dcterms:modified xsi:type="dcterms:W3CDTF">2018-07-02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